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A424941"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ins w:id="0" w:author="Dave Bridges" w:date="2014-10-08T10:58:00Z"/>
          <w:rFonts w:ascii="Times New Roman" w:hAnsi="Times New Roman" w:cs="Times New Roman"/>
          <w:bCs/>
        </w:rPr>
      </w:pPr>
      <w:r w:rsidRPr="003A3AC8">
        <w:rPr>
          <w:rFonts w:ascii="Times New Roman" w:hAnsi="Times New Roman" w:cs="Times New Roman"/>
          <w:b/>
          <w:bCs/>
        </w:rPr>
        <w:t>CORRESPONDING AUTHOR</w:t>
      </w:r>
      <w:ins w:id="1" w:author="Dave Bridges" w:date="2014-10-08T10:58:00Z">
        <w:r w:rsidR="004619FA">
          <w:rPr>
            <w:rFonts w:ascii="Times New Roman" w:hAnsi="Times New Roman" w:cs="Times New Roman"/>
            <w:b/>
            <w:bCs/>
          </w:rPr>
          <w:t>S</w:t>
        </w:r>
      </w:ins>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ins w:id="2" w:author="Dave Bridges" w:date="2014-10-08T10:58:00Z"/>
          <w:rStyle w:val="Hyperlink"/>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ins w:id="3" w:author="Dave Bridges" w:date="2014-10-08T10:58:00Z">
        <w:r>
          <w:rPr>
            <w:rStyle w:val="Hyperlink"/>
            <w:rFonts w:ascii="Times New Roman" w:hAnsi="Times New Roman" w:cs="Times New Roman"/>
            <w:bCs/>
          </w:rPr>
          <w:t xml:space="preserve">Dave Bridges, University of </w:t>
        </w:r>
        <w:proofErr w:type="spellStart"/>
        <w:r>
          <w:rPr>
            <w:rStyle w:val="Hyperlink"/>
            <w:rFonts w:ascii="Times New Roman" w:hAnsi="Times New Roman" w:cs="Times New Roman"/>
            <w:bCs/>
          </w:rPr>
          <w:t>Tennseee</w:t>
        </w:r>
        <w:proofErr w:type="spellEnd"/>
        <w:r>
          <w:rPr>
            <w:rStyle w:val="Hyperlink"/>
            <w:rFonts w:ascii="Times New Roman" w:hAnsi="Times New Roman" w:cs="Times New Roman"/>
            <w:bCs/>
          </w:rPr>
          <w:t xml:space="preserve"> Health Science Center, Department of Physiology, 894 Union Ave, Memphis, TN, USA.  Phone (901) 448-2007, Fax: </w:t>
        </w:r>
      </w:ins>
      <w:ins w:id="4" w:author="Dave Bridges" w:date="2014-10-08T10:59:00Z">
        <w:r>
          <w:rPr>
            <w:rStyle w:val="Hyperlink"/>
            <w:rFonts w:ascii="Times New Roman" w:hAnsi="Times New Roman" w:cs="Times New Roman"/>
            <w:bCs/>
          </w:rPr>
          <w:t>(910) 448-7126, Email: dbridge9@uthsc.edu</w:t>
        </w:r>
      </w:ins>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3EA632F6"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ins w:id="5" w:author="Dave Bridges" w:date="2014-10-08T11:03:00Z">
        <w:r w:rsidR="00F75031">
          <w:rPr>
            <w:rFonts w:ascii="Times New Roman" w:hAnsi="Times New Roman" w:cs="Times New Roman"/>
          </w:rPr>
          <w:t>/IGF-1</w:t>
        </w:r>
      </w:ins>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ins w:id="6" w:author="Dave Bridges" w:date="2014-10-08T11:00:00Z">
        <w:r w:rsidR="00352750">
          <w:rPr>
            <w:rFonts w:ascii="Times New Roman" w:hAnsi="Times New Roman" w:cs="Times New Roman"/>
          </w:rPr>
          <w:t>/IGF-1</w:t>
        </w:r>
      </w:ins>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151C538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ins w:id="7" w:author="Dave Bridges" w:date="2014-10-08T11:04:00Z">
        <w:r w:rsidR="00F75031">
          <w:rPr>
            <w:rFonts w:ascii="Times New Roman" w:hAnsi="Times New Roman" w:cs="Times New Roman"/>
          </w:rPr>
          <w:t>Growth hormone induces the expression and secretion of IGF-1, so phenotypes associated with acromegaly may be due to either GH signaling, IGF-1 signaling or a combination of both</w:t>
        </w:r>
      </w:ins>
      <w:ins w:id="8" w:author="Dave Bridges" w:date="2014-10-08T11:06:00Z">
        <w:r w:rsidR="00F75031">
          <w:rPr>
            <w:rFonts w:ascii="Times New Roman" w:hAnsi="Times New Roman" w:cs="Times New Roman"/>
          </w:rPr>
          <w:t xml:space="preserve"> </w:t>
        </w:r>
      </w:ins>
      <w:ins w:id="9" w:author="Dave Bridges" w:date="2014-10-08T11:13:00Z">
        <w:r w:rsidR="00483799">
          <w:rPr>
            <w:rFonts w:ascii="Times New Roman" w:hAnsi="Times New Roman" w:cs="Times New Roman"/>
          </w:rPr>
          <w:fldChar w:fldCharType="begin" w:fldLock="1"/>
        </w:r>
      </w:ins>
      <w:r w:rsidR="001C6DB9">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ins w:id="10" w:author="Dave Bridges" w:date="2014-10-08T11:13:00Z">
        <w:r w:rsidR="00483799">
          <w:rPr>
            <w:rFonts w:ascii="Times New Roman" w:hAnsi="Times New Roman" w:cs="Times New Roman"/>
          </w:rPr>
          <w:fldChar w:fldCharType="end"/>
        </w:r>
      </w:ins>
      <w:ins w:id="11" w:author="Dave Bridges" w:date="2014-10-08T11:04:00Z">
        <w:r w:rsidR="00F75031">
          <w:rPr>
            <w:rFonts w:ascii="Times New Roman" w:hAnsi="Times New Roman" w:cs="Times New Roman"/>
          </w:rPr>
          <w:t>.</w:t>
        </w:r>
      </w:ins>
    </w:p>
    <w:p w14:paraId="32E2A7BB" w14:textId="6235471E"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5055ABAC"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1C6DB9">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w:t>
      </w:r>
      <w:r w:rsidRPr="003A3AC8">
        <w:rPr>
          <w:rFonts w:ascii="Times New Roman" w:hAnsi="Times New Roman" w:cs="Times New Roman"/>
          <w:bCs/>
        </w:rPr>
        <w:lastRenderedPageBreak/>
        <w:t xml:space="preserve">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1C6DB9">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46F30792"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under</w:t>
      </w:r>
      <w:proofErr w:type="gramEnd"/>
      <w:r w:rsidR="00AD170F">
        <w:rPr>
          <w:rFonts w:ascii="Times New Roman" w:eastAsia="Times New Roman" w:hAnsi="Times New Roman" w:cs="Times New Roman"/>
          <w:color w:val="191919"/>
        </w:rPr>
        <w:t xml:space="preserve">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proofErr w:type="gramStart"/>
      <w:r w:rsidR="003657F8">
        <w:rPr>
          <w:rFonts w:ascii="Times New Roman" w:eastAsia="Times New Roman" w:hAnsi="Times New Roman" w:cs="Times New Roman"/>
          <w:color w:val="191919"/>
        </w:rPr>
        <w:t>..</w:t>
      </w:r>
      <w:proofErr w:type="gramEnd"/>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485EE331"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lastRenderedPageBreak/>
        <w:t xml:space="preserve">We used Gene Set Enrichment Analysis (GSEA v2.0.13 </w:t>
      </w:r>
      <w:r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 xml:space="preserve">log based </w:t>
      </w:r>
      <w:proofErr w:type="gramStart"/>
      <w:r w:rsidRPr="003A3AC8">
        <w:rPr>
          <w:rFonts w:ascii="Times New Roman" w:eastAsia="Times New Roman" w:hAnsi="Times New Roman" w:cs="Times New Roman"/>
          <w:color w:val="191919"/>
        </w:rPr>
        <w:t>2 fold</w:t>
      </w:r>
      <w:proofErr w:type="gramEnd"/>
      <w:r w:rsidRPr="003A3AC8">
        <w:rPr>
          <w:rFonts w:ascii="Times New Roman" w:eastAsia="Times New Roman" w:hAnsi="Times New Roman" w:cs="Times New Roman"/>
          <w:color w:val="191919"/>
        </w:rPr>
        <w:t xml:space="preserve">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and</w:t>
      </w:r>
      <w:proofErr w:type="gramEnd"/>
      <w:r w:rsidR="00AD170F">
        <w:rPr>
          <w:rFonts w:ascii="Times New Roman" w:eastAsia="Times New Roman" w:hAnsi="Times New Roman" w:cs="Times New Roman"/>
          <w:color w:val="191919"/>
        </w:rPr>
        <w:t xml:space="preserve">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4BE293F3"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11D1A638"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del w:id="12" w:author="Dave Bridges" w:date="2014-10-19T12:31:00Z">
        <w:r w:rsidR="00B9354C" w:rsidDel="00172803">
          <w:rPr>
            <w:rFonts w:ascii="Times New Roman" w:eastAsia="Times New Roman" w:hAnsi="Times New Roman" w:cs="Times New Roman"/>
            <w:color w:val="191919"/>
          </w:rPr>
          <w:delText>q</w:delText>
        </w:r>
        <w:r w:rsidR="00B9354C" w:rsidDel="00172803">
          <w:rPr>
            <w:rFonts w:ascii="Times New Roman" w:eastAsia="Times New Roman" w:hAnsi="Times New Roman" w:cs="Times New Roman"/>
            <w:color w:val="191919"/>
            <w:vertAlign w:val="subscript"/>
          </w:rPr>
          <w:delText>age</w:delText>
        </w:r>
      </w:del>
      <w:ins w:id="13" w:author="Dave Bridges" w:date="2014-10-19T12:31:00Z">
        <w:r w:rsidR="00172803">
          <w:rPr>
            <w:rFonts w:ascii="Times New Roman" w:eastAsia="Times New Roman" w:hAnsi="Times New Roman" w:cs="Times New Roman"/>
            <w:color w:val="191919"/>
          </w:rPr>
          <w:t>q</w:t>
        </w:r>
      </w:ins>
      <w:ins w:id="14" w:author="Dave Bridges" w:date="2014-10-19T14:03:00Z">
        <w:r w:rsidR="00D737BA">
          <w:rPr>
            <w:rFonts w:ascii="Times New Roman" w:eastAsia="Times New Roman" w:hAnsi="Times New Roman" w:cs="Times New Roman"/>
            <w:color w:val="191919"/>
          </w:rPr>
          <w:t>.</w:t>
        </w:r>
      </w:ins>
      <w:del w:id="15" w:author="Dave Bridges" w:date="2014-10-19T14:03:00Z">
        <w:r w:rsidR="00B9354C" w:rsidDel="00D737BA">
          <w:rPr>
            <w:rFonts w:ascii="Times New Roman" w:eastAsia="Times New Roman" w:hAnsi="Times New Roman" w:cs="Times New Roman"/>
            <w:color w:val="191919"/>
          </w:rPr>
          <w:delText>, and the p-values when each age group analysed separately are denoted by q</w:delText>
        </w:r>
        <w:r w:rsidR="00B9354C" w:rsidDel="00D737BA">
          <w:rPr>
            <w:rFonts w:ascii="Times New Roman" w:eastAsia="Times New Roman" w:hAnsi="Times New Roman" w:cs="Times New Roman"/>
            <w:color w:val="191919"/>
            <w:vertAlign w:val="subscript"/>
          </w:rPr>
          <w:delText xml:space="preserve">under-60 </w:delText>
        </w:r>
        <w:r w:rsidR="00B9354C" w:rsidDel="00D737BA">
          <w:rPr>
            <w:rFonts w:ascii="Times New Roman" w:eastAsia="Times New Roman" w:hAnsi="Times New Roman" w:cs="Times New Roman"/>
            <w:color w:val="191919"/>
          </w:rPr>
          <w:delText xml:space="preserve"> and q</w:delText>
        </w:r>
        <w:r w:rsidR="00B9354C" w:rsidDel="00D737BA">
          <w:rPr>
            <w:rFonts w:ascii="Times New Roman" w:eastAsia="Times New Roman" w:hAnsi="Times New Roman" w:cs="Times New Roman"/>
            <w:color w:val="191919"/>
            <w:vertAlign w:val="subscript"/>
          </w:rPr>
          <w:delText>over-60</w:delText>
        </w:r>
        <w:r w:rsidR="00B9354C" w:rsidDel="00D737BA">
          <w:rPr>
            <w:rFonts w:ascii="Times New Roman" w:eastAsia="Times New Roman" w:hAnsi="Times New Roman" w:cs="Times New Roman"/>
            <w:color w:val="191919"/>
            <w:vertAlign w:val="superscript"/>
          </w:rPr>
          <w:delText>.</w:delText>
        </w:r>
      </w:del>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77A181CC"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w:t>
      </w:r>
      <w:r w:rsidR="004A611A" w:rsidRPr="003A3AC8">
        <w:rPr>
          <w:rFonts w:ascii="Times New Roman" w:eastAsia="Times New Roman" w:hAnsi="Times New Roman" w:cs="Times New Roman"/>
          <w:color w:val="191919"/>
        </w:rPr>
        <w:lastRenderedPageBreak/>
        <w:t xml:space="preserve">product-momen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369CC02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00C2314A"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451D1236"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ins w:id="16" w:author="Dave Bridges" w:date="2014-10-08T10:57:00Z">
        <w:r w:rsidR="004619FA">
          <w:rPr>
            <w:rFonts w:ascii="Times New Roman" w:hAnsi="Times New Roman" w:cs="Times New Roman"/>
          </w:rPr>
          <w:t xml:space="preserve">or indirectly to IGF-1 </w:t>
        </w:r>
      </w:ins>
      <w:r w:rsidR="00EC3EC4" w:rsidRPr="003A3AC8">
        <w:rPr>
          <w:rFonts w:ascii="Times New Roman" w:hAnsi="Times New Roman" w:cs="Times New Roman"/>
        </w:rPr>
        <w:t>(Figure 2</w:t>
      </w:r>
      <w:ins w:id="17" w:author="Dave Bridges" w:date="2014-10-12T18:16:00Z">
        <w:r w:rsidR="00532074">
          <w:rPr>
            <w:rFonts w:ascii="Times New Roman" w:hAnsi="Times New Roman" w:cs="Times New Roman"/>
          </w:rPr>
          <w:t>A</w:t>
        </w:r>
      </w:ins>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378C30"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w:t>
      </w:r>
      <w:ins w:id="18" w:author="Dave Bridges" w:date="2014-10-12T18:16:00Z">
        <w:r w:rsidR="00532074">
          <w:rPr>
            <w:rFonts w:ascii="Times New Roman" w:hAnsi="Times New Roman"/>
            <w:sz w:val="22"/>
            <w:szCs w:val="22"/>
          </w:rPr>
          <w:t xml:space="preserve"> (Figure 2B)</w:t>
        </w:r>
      </w:ins>
      <w:r>
        <w:rPr>
          <w:rFonts w:ascii="Times New Roman" w:hAnsi="Times New Roman"/>
          <w:sz w:val="22"/>
          <w:szCs w:val="22"/>
        </w:rPr>
        <w:t xml:space="preserve">.  Amongst genes </w:t>
      </w:r>
      <w:del w:id="19" w:author="Dave Bridges" w:date="2014-10-09T13:43:00Z">
        <w:r w:rsidDel="00A66AD7">
          <w:rPr>
            <w:rFonts w:ascii="Times New Roman" w:hAnsi="Times New Roman"/>
            <w:sz w:val="22"/>
            <w:szCs w:val="22"/>
          </w:rPr>
          <w:delText xml:space="preserve">which </w:delText>
        </w:r>
      </w:del>
      <w:ins w:id="20" w:author="Dave Bridges" w:date="2014-10-09T13:43:00Z">
        <w:r w:rsidR="00A66AD7">
          <w:rPr>
            <w:rFonts w:ascii="Times New Roman" w:hAnsi="Times New Roman"/>
            <w:sz w:val="22"/>
            <w:szCs w:val="22"/>
          </w:rPr>
          <w:t xml:space="preserve">that </w:t>
        </w:r>
      </w:ins>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25D83E7"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1C6DB9">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ins w:id="21" w:author="Dave Bridges" w:date="2014-10-13T11:22:00Z">
        <w:r w:rsidR="007F650B">
          <w:rPr>
            <w:rFonts w:ascii="Times New Roman" w:hAnsi="Times New Roman"/>
            <w:sz w:val="22"/>
            <w:szCs w:val="22"/>
          </w:rPr>
          <w:t xml:space="preserve">AP1, </w:t>
        </w:r>
      </w:ins>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D0363A7"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1C6DB9">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w:t>
      </w:r>
      <w:r w:rsidR="008822A3" w:rsidRPr="008822A3">
        <w:rPr>
          <w:rFonts w:ascii="Times New Roman" w:hAnsi="Times New Roman"/>
          <w:i/>
          <w:iCs/>
          <w:color w:val="333333"/>
          <w:sz w:val="22"/>
          <w:szCs w:val="22"/>
        </w:rPr>
        <w:lastRenderedPageBreak/>
        <w:t xml:space="preserve">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030D2D63"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del w:id="22" w:author="Dave Bridges" w:date="2014-10-19T12:31:00Z">
        <w:r w:rsidR="006B61E4" w:rsidDel="00172803">
          <w:rPr>
            <w:rFonts w:ascii="Times New Roman" w:hAnsi="Times New Roman" w:cs="Times New Roman"/>
          </w:rPr>
          <w:delText>q</w:delText>
        </w:r>
        <w:r w:rsidR="00BC5D6F" w:rsidDel="00172803">
          <w:rPr>
            <w:rFonts w:ascii="Times New Roman" w:hAnsi="Times New Roman" w:cs="Times New Roman"/>
            <w:vertAlign w:val="subscript"/>
          </w:rPr>
          <w:delText>age</w:delText>
        </w:r>
      </w:del>
      <w:ins w:id="23" w:author="Dave Bridges" w:date="2014-10-19T12:31:00Z">
        <w:r w:rsidR="00172803">
          <w:rPr>
            <w:rFonts w:ascii="Times New Roman" w:hAnsi="Times New Roman" w:cs="Times New Roman"/>
          </w:rPr>
          <w:t>q</w:t>
        </w:r>
      </w:ins>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del w:id="24" w:author="Dave Bridges" w:date="2014-10-19T12:31:00Z">
        <w:r w:rsidR="00006552" w:rsidRPr="003A3AC8" w:rsidDel="00172803">
          <w:rPr>
            <w:rFonts w:ascii="Times New Roman" w:hAnsi="Times New Roman" w:cs="Times New Roman"/>
          </w:rPr>
          <w:delText>q</w:delText>
        </w:r>
        <w:r w:rsidR="009862D2" w:rsidDel="00172803">
          <w:rPr>
            <w:rFonts w:ascii="Times New Roman" w:hAnsi="Times New Roman" w:cs="Times New Roman"/>
            <w:vertAlign w:val="subscript"/>
          </w:rPr>
          <w:delText>age</w:delText>
        </w:r>
      </w:del>
      <w:ins w:id="25" w:author="Dave Bridges" w:date="2014-10-19T12:31:00Z">
        <w:r w:rsidR="00172803">
          <w:rPr>
            <w:rFonts w:ascii="Times New Roman" w:hAnsi="Times New Roman" w:cs="Times New Roman"/>
          </w:rPr>
          <w:t>q</w:t>
        </w:r>
      </w:ins>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ins w:id="26" w:author="Dave Bridges" w:date="2014-10-12T19:20:00Z">
        <w:r w:rsidR="0032237C">
          <w:rPr>
            <w:rFonts w:ascii="Times New Roman" w:hAnsi="Times New Roman" w:cs="Times New Roman"/>
          </w:rPr>
          <w:t>-B</w:t>
        </w:r>
      </w:ins>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675BDE6E" w:rsidR="00653DC7" w:rsidRPr="00F45A88" w:rsidRDefault="002E7322" w:rsidP="00F45A88">
      <w:pPr>
        <w:shd w:val="clear" w:color="auto" w:fill="FFFFFF"/>
        <w:bidi w:val="0"/>
        <w:spacing w:line="480" w:lineRule="auto"/>
        <w:rPr>
          <w:ins w:id="27"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ins w:id="28" w:author="Dave Bridges" w:date="2014-10-08T08:42:00Z">
        <w:r w:rsidR="004C2404" w:rsidRPr="00F52E77">
          <w:rPr>
            <w:rFonts w:ascii="Times New Roman" w:eastAsia="Times New Roman" w:hAnsi="Times New Roman" w:cs="Times New Roman"/>
          </w:rPr>
          <w:t>due to</w:t>
        </w:r>
      </w:ins>
      <w:ins w:id="29" w:author="Dave Bridges" w:date="2014-10-08T08:15:00Z">
        <w:r w:rsidR="00F45A88" w:rsidRPr="00F52E77">
          <w:rPr>
            <w:rFonts w:ascii="Times New Roman" w:eastAsia="Times New Roman" w:hAnsi="Times New Roman" w:cs="Times New Roman"/>
          </w:rPr>
          <w:t xml:space="preserve"> the observation that serum IGF-1 levels are reduced 75% in a liver specific IGF-1 </w:t>
        </w:r>
        <w:proofErr w:type="gramStart"/>
        <w:r w:rsidR="00F45A88" w:rsidRPr="00F52E77">
          <w:rPr>
            <w:rFonts w:ascii="Times New Roman" w:eastAsia="Times New Roman" w:hAnsi="Times New Roman" w:cs="Times New Roman"/>
          </w:rPr>
          <w:t>knockout</w:t>
        </w:r>
        <w:r w:rsidR="00F45A88" w:rsidRPr="00F52E77">
          <w:rPr>
            <w:rFonts w:ascii="Times New Roman" w:hAnsi="Times New Roman" w:cs="Times New Roman"/>
          </w:rPr>
          <w:t xml:space="preserve">  </w:t>
        </w:r>
      </w:ins>
      <w:proofErr w:type="gramEnd"/>
      <w:r w:rsidR="006E4692" w:rsidRPr="00F52E77">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F52E77">
        <w:rPr>
          <w:rFonts w:ascii="Times New Roman" w:hAnsi="Times New Roman" w:cs="Times New Roman"/>
        </w:rPr>
        <w:fldChar w:fldCharType="separate"/>
      </w:r>
      <w:r w:rsidR="00483799" w:rsidRPr="00F52E77">
        <w:rPr>
          <w:rFonts w:ascii="Times New Roman" w:hAnsi="Times New Roman" w:cs="Times New Roman"/>
          <w:noProof/>
        </w:rPr>
        <w:t>[29]</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30"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ins w:id="31"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ins w:id="32" w:author="Dave Bridges" w:date="2014-10-08T08:42:00Z">
        <w:r w:rsidR="004C2404">
          <w:rPr>
            <w:rFonts w:ascii="Times New Roman" w:hAnsi="Times New Roman" w:cs="Times New Roman"/>
          </w:rPr>
          <w:t xml:space="preserve">  Further testing of this hypothesis will require adipocyte-specific ablation of </w:t>
        </w:r>
        <w:r w:rsidR="004C2404" w:rsidRPr="00C27C14">
          <w:rPr>
            <w:rFonts w:ascii="Times New Roman" w:hAnsi="Times New Roman" w:cs="Times New Roman"/>
            <w:i/>
          </w:rPr>
          <w:t>Igf1</w:t>
        </w:r>
        <w:r w:rsidR="004C2404">
          <w:rPr>
            <w:rFonts w:ascii="Times New Roman" w:hAnsi="Times New Roman" w:cs="Times New Roman"/>
          </w:rPr>
          <w:t>.</w:t>
        </w:r>
      </w:ins>
      <w:ins w:id="33" w:author="Dave Bridges" w:date="2014-10-13T09:32:00Z">
        <w:r w:rsidR="00F52E77">
          <w:rPr>
            <w:rFonts w:ascii="Times New Roman" w:hAnsi="Times New Roman" w:cs="Times New Roman"/>
          </w:rPr>
          <w:t xml:space="preserve">  Note that the older subjects had lower serum IGF-1 than the younger subjects, indicating that circulating IGF-1 levels may correlate with generally reduced transcriptional changes observed in the older </w:t>
        </w:r>
        <w:proofErr w:type="spellStart"/>
        <w:r w:rsidR="00F52E77">
          <w:rPr>
            <w:rFonts w:ascii="Times New Roman" w:hAnsi="Times New Roman" w:cs="Times New Roman"/>
          </w:rPr>
          <w:t>acromegalic</w:t>
        </w:r>
        <w:proofErr w:type="spellEnd"/>
        <w:r w:rsidR="00F52E77">
          <w:rPr>
            <w:rFonts w:ascii="Times New Roman" w:hAnsi="Times New Roman" w:cs="Times New Roman"/>
          </w:rPr>
          <w:t xml:space="preserve"> patients</w:t>
        </w:r>
      </w:ins>
      <w:ins w:id="34" w:author="Dave Bridges" w:date="2014-10-13T09:33:00Z">
        <w:r w:rsidR="00F52E77">
          <w:rPr>
            <w:rFonts w:ascii="Times New Roman" w:hAnsi="Times New Roman" w:cs="Times New Roman"/>
          </w:rPr>
          <w:t xml:space="preserve"> (Figure 3C)</w:t>
        </w:r>
      </w:ins>
      <w:ins w:id="35" w:author="Dave Bridges" w:date="2014-10-13T09:32:00Z">
        <w:r w:rsidR="00F52E77">
          <w:rPr>
            <w:rFonts w:ascii="Times New Roman" w:hAnsi="Times New Roman" w:cs="Times New Roman"/>
          </w:rPr>
          <w:t>.</w:t>
        </w:r>
      </w:ins>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ins w:id="36" w:author="Dave Bridges" w:date="2014-10-08T11:01:00Z">
        <w:r w:rsidR="00352750">
          <w:rPr>
            <w:rFonts w:ascii="Times New Roman" w:hAnsi="Times New Roman" w:cs="Times New Roman"/>
            <w:b/>
            <w:bCs/>
          </w:rPr>
          <w:t>/IGF-1</w:t>
        </w:r>
      </w:ins>
      <w:r w:rsidRPr="003A3AC8">
        <w:rPr>
          <w:rFonts w:ascii="Times New Roman" w:hAnsi="Times New Roman" w:cs="Times New Roman"/>
          <w:b/>
          <w:bCs/>
        </w:rPr>
        <w:t xml:space="preserve"> levels </w:t>
      </w:r>
    </w:p>
    <w:p w14:paraId="07D0B996" w14:textId="3CB83E38"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973981" w:rsidRPr="003A3AC8">
        <w:rPr>
          <w:rFonts w:ascii="Times New Roman" w:hAnsi="Times New Roman" w:cs="Times New Roman"/>
        </w:rPr>
        <w:lastRenderedPageBreak/>
        <w:t>(</w:t>
      </w:r>
      <w:del w:id="37" w:author="Dave Bridges" w:date="2014-10-19T12:31:00Z">
        <w:r w:rsidR="00006552" w:rsidRPr="003A3AC8" w:rsidDel="00172803">
          <w:rPr>
            <w:rFonts w:ascii="Times New Roman" w:hAnsi="Times New Roman" w:cs="Times New Roman"/>
          </w:rPr>
          <w:delText>q</w:delText>
        </w:r>
        <w:r w:rsidR="0004089C" w:rsidDel="00172803">
          <w:rPr>
            <w:rFonts w:ascii="Times New Roman" w:hAnsi="Times New Roman" w:cs="Times New Roman"/>
            <w:vertAlign w:val="subscript"/>
          </w:rPr>
          <w:delText>age</w:delText>
        </w:r>
      </w:del>
      <w:ins w:id="38" w:author="Dave Bridges" w:date="2014-10-19T12:31:00Z">
        <w:r w:rsidR="00172803">
          <w:rPr>
            <w:rFonts w:ascii="Times New Roman" w:hAnsi="Times New Roman" w:cs="Times New Roman"/>
          </w:rPr>
          <w:t>q</w:t>
        </w:r>
      </w:ins>
      <w:r w:rsidR="0004089C">
        <w:rPr>
          <w:rFonts w:ascii="Times New Roman" w:hAnsi="Times New Roman" w:cs="Times New Roman"/>
        </w:rPr>
        <w:t>=0.003</w:t>
      </w:r>
      <w:r w:rsidR="00973981" w:rsidRPr="003A3AC8">
        <w:rPr>
          <w:rFonts w:ascii="Times New Roman" w:hAnsi="Times New Roman" w:cs="Times New Roman"/>
        </w:rPr>
        <w:t xml:space="preserve"> and </w:t>
      </w:r>
      <w:del w:id="39" w:author="Dave Bridges" w:date="2014-10-19T12:31:00Z">
        <w:r w:rsidR="00006552" w:rsidRPr="003A3AC8" w:rsidDel="00172803">
          <w:rPr>
            <w:rFonts w:ascii="Times New Roman" w:hAnsi="Times New Roman" w:cs="Times New Roman"/>
          </w:rPr>
          <w:delText>q</w:delText>
        </w:r>
        <w:r w:rsidR="0004089C" w:rsidDel="00172803">
          <w:rPr>
            <w:rFonts w:ascii="Times New Roman" w:hAnsi="Times New Roman" w:cs="Times New Roman"/>
            <w:vertAlign w:val="subscript"/>
          </w:rPr>
          <w:delText>age</w:delText>
        </w:r>
      </w:del>
      <w:ins w:id="40" w:author="Dave Bridges" w:date="2014-10-19T12:31:00Z">
        <w:r w:rsidR="00172803">
          <w:rPr>
            <w:rFonts w:ascii="Times New Roman" w:hAnsi="Times New Roman" w:cs="Times New Roman"/>
          </w:rPr>
          <w:t>q</w:t>
        </w:r>
      </w:ins>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ins w:id="41" w:author="Dave Bridges" w:date="2014-10-12T19:20:00Z">
        <w:r w:rsidR="0032237C">
          <w:rPr>
            <w:rFonts w:ascii="Times New Roman" w:hAnsi="Times New Roman" w:cs="Times New Roman"/>
          </w:rPr>
          <w:t>s</w:t>
        </w:r>
      </w:ins>
      <w:r w:rsidRPr="003A3AC8">
        <w:rPr>
          <w:rFonts w:ascii="Times New Roman" w:hAnsi="Times New Roman" w:cs="Times New Roman"/>
        </w:rPr>
        <w:t xml:space="preserve"> </w:t>
      </w:r>
      <w:r w:rsidR="002E47BF" w:rsidRPr="003A3AC8">
        <w:rPr>
          <w:rFonts w:ascii="Times New Roman" w:hAnsi="Times New Roman" w:cs="Times New Roman"/>
        </w:rPr>
        <w:t>3</w:t>
      </w:r>
      <w:ins w:id="42" w:author="Dave Bridges" w:date="2014-10-12T19:20:00Z">
        <w:r w:rsidR="0032237C">
          <w:rPr>
            <w:rFonts w:ascii="Times New Roman" w:hAnsi="Times New Roman" w:cs="Times New Roman"/>
          </w:rPr>
          <w:t>D-E</w:t>
        </w:r>
      </w:ins>
      <w:del w:id="43" w:author="Dave Bridges" w:date="2014-10-12T19:20:00Z">
        <w:r w:rsidR="002E47BF" w:rsidRPr="003A3AC8" w:rsidDel="0032237C">
          <w:rPr>
            <w:rFonts w:ascii="Times New Roman" w:hAnsi="Times New Roman" w:cs="Times New Roman"/>
          </w:rPr>
          <w:delText>C</w:delText>
        </w:r>
      </w:del>
      <w:r w:rsidRPr="003A3AC8">
        <w:rPr>
          <w:rFonts w:ascii="Times New Roman" w:hAnsi="Times New Roman" w:cs="Times New Roman"/>
        </w:rPr>
        <w:t xml:space="preserve">). </w:t>
      </w:r>
      <w:del w:id="44" w:author="Dave Bridges" w:date="2014-10-08T08:57:00Z">
        <w:r w:rsidRPr="003A3AC8" w:rsidDel="003D4CFA">
          <w:rPr>
            <w:rFonts w:ascii="Times New Roman" w:hAnsi="Times New Roman" w:cs="Times New Roman"/>
          </w:rPr>
          <w:delText xml:space="preserve"> </w:delText>
        </w:r>
        <w:r w:rsidR="002076A7" w:rsidDel="003D4CFA">
          <w:rPr>
            <w:rFonts w:ascii="Times New Roman" w:hAnsi="Times New Roman" w:cs="Times New Roman"/>
            <w:i/>
          </w:rPr>
          <w:delText xml:space="preserve">SOCS2 </w:delText>
        </w:r>
        <w:r w:rsidR="00D62F63" w:rsidRPr="00D62F63" w:rsidDel="003D4CFA">
          <w:rPr>
            <w:rFonts w:ascii="Times New Roman" w:hAnsi="Times New Roman" w:cs="Times New Roman"/>
          </w:rPr>
          <w:delText>and</w:delText>
        </w:r>
        <w:r w:rsidR="00D62F63" w:rsidDel="003D4CFA">
          <w:rPr>
            <w:rFonts w:ascii="Times New Roman" w:hAnsi="Times New Roman" w:cs="Times New Roman"/>
            <w:i/>
          </w:rPr>
          <w:delText xml:space="preserve"> CISH</w:delText>
        </w:r>
        <w:r w:rsidR="002076A7" w:rsidDel="003D4CFA">
          <w:rPr>
            <w:rFonts w:ascii="Times New Roman" w:hAnsi="Times New Roman" w:cs="Times New Roman"/>
          </w:rPr>
          <w:delText xml:space="preserve"> changes were </w:delText>
        </w:r>
        <w:r w:rsidR="00D62F63" w:rsidDel="003D4CFA">
          <w:rPr>
            <w:rFonts w:ascii="Times New Roman" w:hAnsi="Times New Roman" w:cs="Times New Roman"/>
          </w:rPr>
          <w:delText>larger</w:delText>
        </w:r>
        <w:r w:rsidR="002076A7" w:rsidDel="003D4CFA">
          <w:rPr>
            <w:rFonts w:ascii="Times New Roman" w:hAnsi="Times New Roman" w:cs="Times New Roman"/>
          </w:rPr>
          <w:delText xml:space="preserve"> in younger subjects (</w:delText>
        </w:r>
        <w:r w:rsidR="0004089C" w:rsidDel="003D4CFA">
          <w:rPr>
            <w:rFonts w:ascii="Times New Roman" w:hAnsi="Times New Roman" w:cs="Times New Roman"/>
          </w:rPr>
          <w:delText>2.2</w:delText>
        </w:r>
        <w:r w:rsidR="00D75C51"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under-60</w:delText>
        </w:r>
        <w:r w:rsidR="00D75C51" w:rsidDel="003D4CFA">
          <w:rPr>
            <w:rFonts w:ascii="Times New Roman" w:hAnsi="Times New Roman" w:cs="Times New Roman"/>
          </w:rPr>
          <w:delText>=</w:delText>
        </w:r>
        <w:r w:rsidR="0004089C" w:rsidDel="003D4CFA">
          <w:rPr>
            <w:rFonts w:ascii="Times New Roman" w:hAnsi="Times New Roman" w:cs="Times New Roman"/>
          </w:rPr>
          <w:delText>5.8 x 10</w:delText>
        </w:r>
        <w:r w:rsidR="0004089C" w:rsidDel="003D4CFA">
          <w:rPr>
            <w:rFonts w:ascii="Times New Roman" w:hAnsi="Times New Roman" w:cs="Times New Roman"/>
            <w:vertAlign w:val="superscript"/>
          </w:rPr>
          <w:delText>-6</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D62F63" w:rsidDel="003D4CFA">
          <w:rPr>
            <w:rFonts w:ascii="Times New Roman" w:hAnsi="Times New Roman" w:cs="Times New Roman"/>
          </w:rPr>
          <w:delText xml:space="preserve"> and </w:delText>
        </w:r>
        <w:r w:rsidR="0004089C" w:rsidDel="003D4CFA">
          <w:rPr>
            <w:rFonts w:ascii="Times New Roman" w:hAnsi="Times New Roman" w:cs="Times New Roman"/>
          </w:rPr>
          <w:delText>2.3 fold, q</w:delText>
        </w:r>
        <w:r w:rsidR="0004089C" w:rsidDel="003D4CFA">
          <w:rPr>
            <w:rFonts w:ascii="Times New Roman" w:hAnsi="Times New Roman" w:cs="Times New Roman"/>
            <w:vertAlign w:val="subscript"/>
          </w:rPr>
          <w:delText>under-60</w:delText>
        </w:r>
        <w:r w:rsidR="0004089C" w:rsidDel="003D4CFA">
          <w:rPr>
            <w:rFonts w:ascii="Times New Roman" w:hAnsi="Times New Roman" w:cs="Times New Roman"/>
          </w:rPr>
          <w:delText>=0.0008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than older subjects (5% increase, q</w:delText>
        </w:r>
        <w:r w:rsidR="0004089C" w:rsidDel="003D4CFA">
          <w:rPr>
            <w:rFonts w:ascii="Times New Roman" w:hAnsi="Times New Roman" w:cs="Times New Roman"/>
            <w:vertAlign w:val="subscript"/>
          </w:rPr>
          <w:delText>over-60</w:delText>
        </w:r>
        <w:r w:rsidR="00D75C51" w:rsidDel="003D4CFA">
          <w:rPr>
            <w:rFonts w:ascii="Times New Roman" w:hAnsi="Times New Roman" w:cs="Times New Roman"/>
          </w:rPr>
          <w:delText>=</w:delText>
        </w:r>
        <w:r w:rsidR="0004089C" w:rsidDel="003D4CFA">
          <w:rPr>
            <w:rFonts w:ascii="Times New Roman" w:hAnsi="Times New Roman" w:cs="Times New Roman"/>
          </w:rPr>
          <w:delText>0.9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04089C" w:rsidDel="003D4CFA">
          <w:rPr>
            <w:rFonts w:ascii="Times New Roman" w:hAnsi="Times New Roman" w:cs="Times New Roman"/>
          </w:rPr>
          <w:delText xml:space="preserve"> and 1.5</w:delText>
        </w:r>
        <w:r w:rsidR="00D62F63"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over-60</w:delText>
        </w:r>
        <w:r w:rsidR="00D62F63" w:rsidDel="003D4CFA">
          <w:rPr>
            <w:rFonts w:ascii="Times New Roman" w:hAnsi="Times New Roman" w:cs="Times New Roman"/>
          </w:rPr>
          <w:delText>=</w:delText>
        </w:r>
        <w:r w:rsidR="0004089C" w:rsidDel="003D4CFA">
          <w:rPr>
            <w:rFonts w:ascii="Times New Roman" w:hAnsi="Times New Roman" w:cs="Times New Roman"/>
          </w:rPr>
          <w:delText>1</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xml:space="preserve">). </w:delText>
        </w:r>
      </w:del>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We observed no significant differences in any PIAS genes</w:t>
      </w:r>
      <w:del w:id="45" w:author="Dave Bridges" w:date="2014-10-08T11:01:00Z">
        <w:r w:rsidR="00533B25" w:rsidDel="00352750">
          <w:rPr>
            <w:rFonts w:ascii="Times New Roman" w:hAnsi="Times New Roman" w:cs="Times New Roman"/>
          </w:rPr>
          <w:delText>.</w:delText>
        </w:r>
      </w:del>
      <w:r w:rsidR="00533B25">
        <w:rPr>
          <w:rFonts w:ascii="Times New Roman" w:hAnsi="Times New Roman" w:cs="Times New Roman"/>
        </w:rPr>
        <w:t>.</w:t>
      </w:r>
    </w:p>
    <w:p w14:paraId="74EF154D" w14:textId="7674E96C"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del w:id="46" w:author="Dave Bridges" w:date="2014-10-19T12:31:00Z">
        <w:r w:rsidR="00006552" w:rsidRPr="003A3AC8" w:rsidDel="00172803">
          <w:rPr>
            <w:rFonts w:ascii="Times New Roman" w:hAnsi="Times New Roman" w:cs="Times New Roman"/>
          </w:rPr>
          <w:delText>q</w:delText>
        </w:r>
        <w:r w:rsidR="00B40A9D" w:rsidDel="00172803">
          <w:rPr>
            <w:rFonts w:ascii="Times New Roman" w:hAnsi="Times New Roman" w:cs="Times New Roman"/>
            <w:vertAlign w:val="subscript"/>
          </w:rPr>
          <w:delText>age</w:delText>
        </w:r>
      </w:del>
      <w:ins w:id="47" w:author="Dave Bridges" w:date="2014-10-19T12:31:00Z">
        <w:r w:rsidR="00172803">
          <w:rPr>
            <w:rFonts w:ascii="Times New Roman" w:hAnsi="Times New Roman" w:cs="Times New Roman"/>
          </w:rPr>
          <w:t>q</w:t>
        </w:r>
      </w:ins>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del w:id="48" w:author="Dave Bridges" w:date="2014-10-19T12:31:00Z">
        <w:r w:rsidR="00006552" w:rsidRPr="003A3AC8" w:rsidDel="00172803">
          <w:rPr>
            <w:rFonts w:ascii="Times New Roman" w:hAnsi="Times New Roman" w:cs="Times New Roman"/>
          </w:rPr>
          <w:delText>q</w:delText>
        </w:r>
        <w:r w:rsidR="00B40A9D" w:rsidDel="00172803">
          <w:rPr>
            <w:rFonts w:ascii="Times New Roman" w:hAnsi="Times New Roman" w:cs="Times New Roman"/>
            <w:vertAlign w:val="subscript"/>
          </w:rPr>
          <w:delText>age</w:delText>
        </w:r>
      </w:del>
      <w:ins w:id="49" w:author="Dave Bridges" w:date="2014-10-19T12:31:00Z">
        <w:r w:rsidR="00172803">
          <w:rPr>
            <w:rFonts w:ascii="Times New Roman" w:hAnsi="Times New Roman" w:cs="Times New Roman"/>
          </w:rPr>
          <w:t>q</w:t>
        </w:r>
      </w:ins>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del w:id="50" w:author="Dave Bridges" w:date="2014-10-19T12:31:00Z">
        <w:r w:rsidR="00B40A9D" w:rsidDel="00172803">
          <w:rPr>
            <w:rFonts w:ascii="Times New Roman" w:hAnsi="Times New Roman" w:cs="Times New Roman"/>
          </w:rPr>
          <w:delText>q</w:delText>
        </w:r>
        <w:r w:rsidR="00B40A9D" w:rsidRPr="00980C6F" w:rsidDel="00172803">
          <w:rPr>
            <w:rFonts w:ascii="Times New Roman" w:hAnsi="Times New Roman" w:cs="Times New Roman"/>
            <w:vertAlign w:val="subscript"/>
          </w:rPr>
          <w:delText>age</w:delText>
        </w:r>
      </w:del>
      <w:ins w:id="51" w:author="Dave Bridges" w:date="2014-10-19T12:31:00Z">
        <w:r w:rsidR="00172803">
          <w:rPr>
            <w:rFonts w:ascii="Times New Roman" w:hAnsi="Times New Roman" w:cs="Times New Roman"/>
          </w:rPr>
          <w:t>q</w:t>
        </w:r>
      </w:ins>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ins w:id="52" w:author="Dave Bridges" w:date="2014-10-12T19:21:00Z">
        <w:r w:rsidR="0032237C">
          <w:rPr>
            <w:rFonts w:ascii="Times New Roman" w:hAnsi="Times New Roman" w:cs="Times New Roman"/>
          </w:rPr>
          <w:t>F</w:t>
        </w:r>
      </w:ins>
      <w:del w:id="53" w:author="Dave Bridges" w:date="2014-10-12T19:21:00Z">
        <w:r w:rsidR="00CE79E1" w:rsidRPr="003A3AC8" w:rsidDel="0032237C">
          <w:rPr>
            <w:rFonts w:ascii="Times New Roman" w:hAnsi="Times New Roman" w:cs="Times New Roman"/>
          </w:rPr>
          <w:delText>D</w:delText>
        </w:r>
      </w:del>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ins w:id="54" w:author="Dave Bridges" w:date="2014-10-08T11:01:00Z">
        <w:r w:rsidR="00F75031">
          <w:rPr>
            <w:rFonts w:ascii="Times New Roman" w:hAnsi="Times New Roman" w:cs="Times New Roman"/>
          </w:rPr>
          <w:t>/IGF-1</w:t>
        </w:r>
      </w:ins>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ins w:id="55" w:author="Dave Bridges" w:date="2014-10-08T11:01:00Z">
        <w:r w:rsidR="00F75031">
          <w:rPr>
            <w:rFonts w:ascii="Times New Roman" w:hAnsi="Times New Roman" w:cs="Times New Roman"/>
          </w:rPr>
          <w:t>/IGF-1</w:t>
        </w:r>
      </w:ins>
      <w:r w:rsidR="002A045B" w:rsidRPr="003A3AC8">
        <w:rPr>
          <w:rFonts w:ascii="Times New Roman" w:hAnsi="Times New Roman" w:cs="Times New Roman"/>
        </w:rPr>
        <w:t xml:space="preserve"> signaling.</w:t>
      </w:r>
      <w:del w:id="56" w:author="Dave Bridges" w:date="2014-10-12T19:21:00Z">
        <w:r w:rsidRPr="003A3AC8" w:rsidDel="0032237C">
          <w:rPr>
            <w:rFonts w:ascii="Times New Roman" w:hAnsi="Times New Roman" w:cs="Times New Roman"/>
          </w:rPr>
          <w:delText xml:space="preserve">  </w:delText>
        </w:r>
        <w:r w:rsidR="00B40A9D" w:rsidDel="0032237C">
          <w:rPr>
            <w:rFonts w:ascii="Times New Roman" w:hAnsi="Times New Roman" w:cs="Times New Roman"/>
          </w:rPr>
          <w:delText xml:space="preserve">Similar to </w:delText>
        </w:r>
        <w:r w:rsidR="00B40A9D" w:rsidDel="0032237C">
          <w:rPr>
            <w:rFonts w:ascii="Times New Roman" w:hAnsi="Times New Roman" w:cs="Times New Roman"/>
            <w:i/>
          </w:rPr>
          <w:delText xml:space="preserve">SOCS2 </w:delText>
        </w:r>
        <w:r w:rsidR="00B40A9D" w:rsidDel="0032237C">
          <w:rPr>
            <w:rFonts w:ascii="Times New Roman" w:hAnsi="Times New Roman" w:cs="Times New Roman"/>
          </w:rPr>
          <w:delText xml:space="preserve">and </w:delText>
        </w:r>
        <w:r w:rsidR="00B40A9D" w:rsidDel="0032237C">
          <w:rPr>
            <w:rFonts w:ascii="Times New Roman" w:hAnsi="Times New Roman" w:cs="Times New Roman"/>
            <w:i/>
          </w:rPr>
          <w:delText>CISH</w:delText>
        </w:r>
        <w:r w:rsidR="00B40A9D" w:rsidDel="0032237C">
          <w:rPr>
            <w:rFonts w:ascii="Times New Roman" w:hAnsi="Times New Roman" w:cs="Times New Roman"/>
          </w:rPr>
          <w:delText xml:space="preserve">, these upregulation of </w:delText>
        </w:r>
        <w:r w:rsidR="00B40A9D" w:rsidRPr="00980C6F" w:rsidDel="0032237C">
          <w:rPr>
            <w:rFonts w:ascii="Times New Roman" w:hAnsi="Times New Roman" w:cs="Times New Roman"/>
            <w:i/>
          </w:rPr>
          <w:delText>PTPN</w:delText>
        </w:r>
        <w:r w:rsidR="00C51F8E" w:rsidDel="0032237C">
          <w:rPr>
            <w:rFonts w:ascii="Times New Roman" w:hAnsi="Times New Roman" w:cs="Times New Roman"/>
            <w:i/>
          </w:rPr>
          <w:delText>3</w:delText>
        </w:r>
        <w:r w:rsidR="00B40A9D" w:rsidDel="0032237C">
          <w:rPr>
            <w:rFonts w:ascii="Times New Roman" w:hAnsi="Times New Roman" w:cs="Times New Roman"/>
          </w:rPr>
          <w:delText xml:space="preserve"> was </w:delText>
        </w:r>
        <w:r w:rsidR="00C51F8E" w:rsidDel="0032237C">
          <w:rPr>
            <w:rFonts w:ascii="Times New Roman" w:hAnsi="Times New Roman" w:cs="Times New Roman"/>
          </w:rPr>
          <w:delText>larger in acromagalic patients under 60.</w:delText>
        </w:r>
      </w:del>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5A57E194" w:rsidR="00A40F0A" w:rsidRPr="003A3AC8" w:rsidRDefault="00707D74" w:rsidP="00C87227">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del w:id="57" w:author="Dave Bridges" w:date="2014-10-19T12:31:00Z">
        <w:r w:rsidR="00006552" w:rsidRPr="003A3AC8" w:rsidDel="00172803">
          <w:rPr>
            <w:rFonts w:ascii="Times New Roman" w:hAnsi="Times New Roman" w:cs="Times New Roman"/>
          </w:rPr>
          <w:delText>q</w:delText>
        </w:r>
        <w:r w:rsidR="00B57E50" w:rsidDel="00172803">
          <w:rPr>
            <w:rFonts w:ascii="Times New Roman" w:hAnsi="Times New Roman" w:cs="Times New Roman"/>
            <w:vertAlign w:val="subscript"/>
          </w:rPr>
          <w:delText>age</w:delText>
        </w:r>
      </w:del>
      <w:ins w:id="58" w:author="Dave Bridges" w:date="2014-10-19T12:31:00Z">
        <w:r w:rsidR="00172803">
          <w:rPr>
            <w:rFonts w:ascii="Times New Roman" w:hAnsi="Times New Roman" w:cs="Times New Roman"/>
          </w:rPr>
          <w:t>q</w:t>
        </w:r>
      </w:ins>
      <w:r w:rsidR="00B57E50">
        <w:rPr>
          <w:rFonts w:ascii="Times New Roman" w:hAnsi="Times New Roman" w:cs="Times New Roman"/>
        </w:rPr>
        <w:t>=0.022</w:t>
      </w:r>
      <w:r w:rsidR="00FB3F66" w:rsidRPr="003A3AC8">
        <w:rPr>
          <w:rFonts w:ascii="Times New Roman" w:hAnsi="Times New Roman" w:cs="Times New Roman"/>
        </w:rPr>
        <w:t xml:space="preserve">), </w:t>
      </w:r>
      <w:ins w:id="59" w:author="Dave Bridges" w:date="2014-10-19T12:11:00Z">
        <w:r w:rsidR="00674C20">
          <w:rPr>
            <w:rFonts w:ascii="Times New Roman" w:hAnsi="Times New Roman" w:cs="Times New Roman"/>
          </w:rPr>
          <w:t xml:space="preserve">and </w:t>
        </w:r>
      </w:ins>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del w:id="60" w:author="Dave Bridges" w:date="2014-10-19T12:31:00Z">
        <w:r w:rsidR="006B61E4" w:rsidDel="00172803">
          <w:rPr>
            <w:rFonts w:ascii="Times New Roman" w:hAnsi="Times New Roman" w:cs="Times New Roman"/>
            <w:iCs/>
          </w:rPr>
          <w:delText>q</w:delText>
        </w:r>
        <w:r w:rsidR="00C51F8E" w:rsidDel="00172803">
          <w:rPr>
            <w:rFonts w:ascii="Times New Roman" w:hAnsi="Times New Roman" w:cs="Times New Roman"/>
            <w:iCs/>
            <w:vertAlign w:val="subscript"/>
          </w:rPr>
          <w:delText>age</w:delText>
        </w:r>
      </w:del>
      <w:ins w:id="61" w:author="Dave Bridges" w:date="2014-10-19T12:31:00Z">
        <w:r w:rsidR="00172803">
          <w:rPr>
            <w:rFonts w:ascii="Times New Roman" w:hAnsi="Times New Roman" w:cs="Times New Roman"/>
            <w:iCs/>
          </w:rPr>
          <w:t>q</w:t>
        </w:r>
      </w:ins>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del w:id="62" w:author="Dave Bridges" w:date="2014-10-19T12:11:00Z">
        <w:r w:rsidR="00615633" w:rsidRPr="003A3AC8" w:rsidDel="00674C20">
          <w:rPr>
            <w:rFonts w:ascii="Times New Roman" w:hAnsi="Times New Roman" w:cs="Times New Roman"/>
          </w:rPr>
          <w:delText xml:space="preserve">, </w:delText>
        </w:r>
        <w:r w:rsidR="00C51F8E" w:rsidDel="00674C20">
          <w:rPr>
            <w:rFonts w:ascii="Times New Roman" w:hAnsi="Times New Roman" w:cs="Times New Roman"/>
          </w:rPr>
          <w:delText>and Cyclin G (</w:delText>
        </w:r>
        <w:r w:rsidR="00C51F8E" w:rsidRPr="00980C6F" w:rsidDel="00674C20">
          <w:rPr>
            <w:rFonts w:ascii="Times New Roman" w:hAnsi="Times New Roman" w:cs="Times New Roman"/>
            <w:i/>
          </w:rPr>
          <w:delText>CCNG1</w:delText>
        </w:r>
        <w:r w:rsidR="00C51F8E" w:rsidDel="00674C20">
          <w:rPr>
            <w:rFonts w:ascii="Times New Roman" w:hAnsi="Times New Roman" w:cs="Times New Roman"/>
          </w:rPr>
          <w:delText xml:space="preserve"> 1.4 fold, q</w:delText>
        </w:r>
        <w:r w:rsidR="00B57E50" w:rsidDel="00674C20">
          <w:rPr>
            <w:rFonts w:ascii="Times New Roman" w:hAnsi="Times New Roman" w:cs="Times New Roman"/>
            <w:vertAlign w:val="subscript"/>
          </w:rPr>
          <w:delText>age</w:delText>
        </w:r>
        <w:r w:rsidR="00B57E50" w:rsidDel="00674C20">
          <w:rPr>
            <w:rFonts w:ascii="Times New Roman" w:hAnsi="Times New Roman" w:cs="Times New Roman"/>
          </w:rPr>
          <w:delText>=0.025</w:delText>
        </w:r>
        <w:r w:rsidR="00C51F8E" w:rsidDel="00674C20">
          <w:rPr>
            <w:rFonts w:ascii="Times New Roman" w:hAnsi="Times New Roman" w:cs="Times New Roman"/>
          </w:rPr>
          <w:delText>)</w:delText>
        </w:r>
      </w:del>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del w:id="63" w:author="Dave Bridges" w:date="2014-10-19T12:31:00Z">
        <w:r w:rsidR="002F4F6E" w:rsidRPr="003A3AC8" w:rsidDel="00172803">
          <w:rPr>
            <w:rFonts w:ascii="Times New Roman" w:hAnsi="Times New Roman" w:cs="Times New Roman"/>
          </w:rPr>
          <w:delText>q</w:delText>
        </w:r>
        <w:r w:rsidR="00B57E50" w:rsidDel="00172803">
          <w:rPr>
            <w:rFonts w:ascii="Times New Roman" w:hAnsi="Times New Roman" w:cs="Times New Roman"/>
            <w:vertAlign w:val="subscript"/>
          </w:rPr>
          <w:delText>age</w:delText>
        </w:r>
      </w:del>
      <w:ins w:id="64" w:author="Dave Bridges" w:date="2014-10-19T12:31:00Z">
        <w:r w:rsidR="00172803">
          <w:rPr>
            <w:rFonts w:ascii="Times New Roman" w:hAnsi="Times New Roman" w:cs="Times New Roman"/>
          </w:rPr>
          <w:t>q</w:t>
        </w:r>
      </w:ins>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w:t>
      </w:r>
      <w:del w:id="65" w:author="Dave Bridges" w:date="2014-10-19T13:45:00Z">
        <w:r w:rsidR="00D90690" w:rsidRPr="003A3AC8" w:rsidDel="00EA6587">
          <w:rPr>
            <w:rFonts w:ascii="Times New Roman" w:hAnsi="Times New Roman" w:cs="Times New Roman"/>
          </w:rPr>
          <w:delText>s</w:delText>
        </w:r>
      </w:del>
      <w:r w:rsidR="00D90690" w:rsidRPr="003A3AC8">
        <w:rPr>
          <w:rFonts w:ascii="Times New Roman" w:hAnsi="Times New Roman" w:cs="Times New Roman"/>
        </w:rPr>
        <w:t xml:space="preserve"> 1</w:t>
      </w:r>
      <w:ins w:id="66" w:author="Dave Bridges" w:date="2014-10-19T13:45:00Z">
        <w:r w:rsidR="00EA6587">
          <w:rPr>
            <w:rFonts w:ascii="Times New Roman" w:hAnsi="Times New Roman" w:cs="Times New Roman"/>
          </w:rPr>
          <w:t>A</w:t>
        </w:r>
      </w:ins>
      <w:del w:id="67" w:author="Dave Bridges" w:date="2014-10-19T13:45:00Z">
        <w:r w:rsidR="004F3B2D" w:rsidRPr="003A3AC8" w:rsidDel="00EA6587">
          <w:rPr>
            <w:rFonts w:ascii="Times New Roman" w:hAnsi="Times New Roman" w:cs="Times New Roman"/>
          </w:rPr>
          <w:delText>B</w:delText>
        </w:r>
      </w:del>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ins w:id="68" w:author="Dave Bridges" w:date="2014-10-13T11:01:00Z">
        <w:r w:rsidR="008F21B1">
          <w:rPr>
            <w:rFonts w:ascii="Times New Roman" w:hAnsi="Times New Roman" w:cs="Times New Roman"/>
          </w:rPr>
          <w:t>ti</w:t>
        </w:r>
      </w:ins>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0F2C36BB"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del w:id="69" w:author="Dave Bridges" w:date="2014-10-19T12:31:00Z">
        <w:r w:rsidRPr="003A3AC8" w:rsidDel="00172803">
          <w:rPr>
            <w:rFonts w:ascii="Times New Roman" w:hAnsi="Times New Roman" w:cs="Times New Roman"/>
          </w:rPr>
          <w:delText>q</w:delText>
        </w:r>
        <w:r w:rsidR="00F32887" w:rsidDel="00172803">
          <w:rPr>
            <w:rFonts w:ascii="Times New Roman" w:hAnsi="Times New Roman" w:cs="Times New Roman"/>
            <w:vertAlign w:val="subscript"/>
          </w:rPr>
          <w:delText>age</w:delText>
        </w:r>
      </w:del>
      <w:ins w:id="70" w:author="Dave Bridges" w:date="2014-10-19T12:31:00Z">
        <w:r w:rsidR="00172803">
          <w:rPr>
            <w:rFonts w:ascii="Times New Roman" w:hAnsi="Times New Roman" w:cs="Times New Roman"/>
          </w:rPr>
          <w:t>q</w:t>
        </w:r>
      </w:ins>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del w:id="71" w:author="Dave Bridges" w:date="2014-10-19T12:31:00Z">
        <w:r w:rsidRPr="003A3AC8" w:rsidDel="00172803">
          <w:rPr>
            <w:rFonts w:ascii="Times New Roman" w:hAnsi="Times New Roman" w:cs="Times New Roman"/>
            <w:iCs/>
          </w:rPr>
          <w:delText>q</w:delText>
        </w:r>
        <w:r w:rsidR="00F32887" w:rsidDel="00172803">
          <w:rPr>
            <w:rFonts w:ascii="Times New Roman" w:hAnsi="Times New Roman" w:cs="Times New Roman"/>
            <w:iCs/>
            <w:vertAlign w:val="subscript"/>
          </w:rPr>
          <w:delText>age</w:delText>
        </w:r>
      </w:del>
      <w:ins w:id="72" w:author="Dave Bridges" w:date="2014-10-19T12:31:00Z">
        <w:r w:rsidR="00172803">
          <w:rPr>
            <w:rFonts w:ascii="Times New Roman" w:hAnsi="Times New Roman" w:cs="Times New Roman"/>
            <w:iCs/>
          </w:rPr>
          <w:t>q</w:t>
        </w:r>
      </w:ins>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del w:id="73" w:author="Dave Bridges" w:date="2014-10-19T12:31:00Z">
        <w:r w:rsidRPr="003A3AC8" w:rsidDel="00172803">
          <w:rPr>
            <w:rFonts w:ascii="Times New Roman" w:hAnsi="Times New Roman" w:cs="Times New Roman"/>
            <w:color w:val="000000"/>
            <w:shd w:val="clear" w:color="auto" w:fill="FFFFFF"/>
          </w:rPr>
          <w:delText>q</w:delText>
        </w:r>
        <w:r w:rsidR="00F32887" w:rsidDel="00172803">
          <w:rPr>
            <w:rFonts w:ascii="Times New Roman" w:hAnsi="Times New Roman" w:cs="Times New Roman"/>
            <w:color w:val="000000"/>
            <w:shd w:val="clear" w:color="auto" w:fill="FFFFFF"/>
            <w:vertAlign w:val="subscript"/>
          </w:rPr>
          <w:delText>age</w:delText>
        </w:r>
      </w:del>
      <w:ins w:id="74" w:author="Dave Bridges" w:date="2014-10-19T12:31:00Z">
        <w:r w:rsidR="00172803">
          <w:rPr>
            <w:rFonts w:ascii="Times New Roman" w:hAnsi="Times New Roman" w:cs="Times New Roman"/>
            <w:color w:val="000000"/>
            <w:shd w:val="clear" w:color="auto" w:fill="FFFFFF"/>
          </w:rPr>
          <w:t>q</w:t>
        </w:r>
      </w:ins>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del w:id="75" w:author="Dave Bridges" w:date="2014-10-19T12:31:00Z">
        <w:r w:rsidRPr="003A3AC8" w:rsidDel="00172803">
          <w:rPr>
            <w:rFonts w:ascii="Times New Roman" w:hAnsi="Times New Roman" w:cs="Times New Roman"/>
          </w:rPr>
          <w:delText>q</w:delText>
        </w:r>
        <w:r w:rsidR="00F32887" w:rsidDel="00172803">
          <w:rPr>
            <w:rFonts w:ascii="Times New Roman" w:hAnsi="Times New Roman" w:cs="Times New Roman"/>
            <w:vertAlign w:val="subscript"/>
          </w:rPr>
          <w:delText>age</w:delText>
        </w:r>
      </w:del>
      <w:ins w:id="76" w:author="Dave Bridges" w:date="2014-10-19T12:31:00Z">
        <w:r w:rsidR="00172803">
          <w:rPr>
            <w:rFonts w:ascii="Times New Roman" w:hAnsi="Times New Roman" w:cs="Times New Roman"/>
          </w:rPr>
          <w:t>q</w:t>
        </w:r>
      </w:ins>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w:t>
      </w:r>
      <w:r w:rsidR="00D90690" w:rsidRPr="003A3AC8">
        <w:rPr>
          <w:rFonts w:ascii="Times New Roman" w:hAnsi="Times New Roman" w:cs="Times New Roman"/>
        </w:rPr>
        <w:lastRenderedPageBreak/>
        <w:t>(Supplementary Figure</w:t>
      </w:r>
      <w:del w:id="77" w:author="Dave Bridges" w:date="2014-10-19T13:47:00Z">
        <w:r w:rsidR="00D90690" w:rsidRPr="003A3AC8" w:rsidDel="00745C81">
          <w:rPr>
            <w:rFonts w:ascii="Times New Roman" w:hAnsi="Times New Roman" w:cs="Times New Roman"/>
          </w:rPr>
          <w:delText>s</w:delText>
        </w:r>
      </w:del>
      <w:r w:rsidR="00D831F2" w:rsidRPr="003A3AC8">
        <w:rPr>
          <w:rFonts w:ascii="Times New Roman" w:hAnsi="Times New Roman" w:cs="Times New Roman"/>
        </w:rPr>
        <w:t xml:space="preserve"> </w:t>
      </w:r>
      <w:r w:rsidR="009C5633" w:rsidRPr="003A3AC8">
        <w:rPr>
          <w:rFonts w:ascii="Times New Roman" w:hAnsi="Times New Roman" w:cs="Times New Roman"/>
        </w:rPr>
        <w:t>1</w:t>
      </w:r>
      <w:ins w:id="78" w:author="Dave Bridges" w:date="2014-10-19T13:47:00Z">
        <w:r w:rsidR="00745C81">
          <w:rPr>
            <w:rFonts w:ascii="Times New Roman" w:hAnsi="Times New Roman" w:cs="Times New Roman"/>
          </w:rPr>
          <w:t>B</w:t>
        </w:r>
      </w:ins>
      <w:del w:id="79" w:author="Dave Bridges" w:date="2014-10-19T13:47:00Z">
        <w:r w:rsidR="009C5633" w:rsidRPr="003A3AC8" w:rsidDel="00745C81">
          <w:rPr>
            <w:rFonts w:ascii="Times New Roman" w:hAnsi="Times New Roman" w:cs="Times New Roman"/>
          </w:rPr>
          <w:delText>C</w:delText>
        </w:r>
      </w:del>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4CDA5EBB"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del w:id="80" w:author="Dave Bridges" w:date="2014-10-19T12:31:00Z">
        <w:r w:rsidR="002F4F6E" w:rsidRPr="003A3AC8" w:rsidDel="00172803">
          <w:rPr>
            <w:rFonts w:ascii="Times New Roman" w:hAnsi="Times New Roman" w:cs="Times New Roman"/>
          </w:rPr>
          <w:delText>q</w:delText>
        </w:r>
        <w:r w:rsidR="00FA6323" w:rsidDel="00172803">
          <w:rPr>
            <w:rFonts w:ascii="Times New Roman" w:hAnsi="Times New Roman" w:cs="Times New Roman"/>
            <w:vertAlign w:val="subscript"/>
          </w:rPr>
          <w:delText>age</w:delText>
        </w:r>
      </w:del>
      <w:ins w:id="81" w:author="Dave Bridges" w:date="2014-10-19T12:31:00Z">
        <w:r w:rsidR="00172803">
          <w:rPr>
            <w:rFonts w:ascii="Times New Roman" w:hAnsi="Times New Roman" w:cs="Times New Roman"/>
          </w:rPr>
          <w:t>q</w:t>
        </w:r>
      </w:ins>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del w:id="82" w:author="Dave Bridges" w:date="2014-10-19T12:31:00Z">
        <w:r w:rsidR="002F4F6E" w:rsidRPr="003A3AC8" w:rsidDel="00172803">
          <w:rPr>
            <w:rFonts w:ascii="Times New Roman" w:hAnsi="Times New Roman" w:cs="Times New Roman"/>
          </w:rPr>
          <w:delText>q</w:delText>
        </w:r>
        <w:r w:rsidR="001649E3" w:rsidDel="00172803">
          <w:rPr>
            <w:rFonts w:ascii="Times New Roman" w:hAnsi="Times New Roman" w:cs="Times New Roman"/>
            <w:vertAlign w:val="subscript"/>
          </w:rPr>
          <w:delText>age</w:delText>
        </w:r>
      </w:del>
      <w:ins w:id="83" w:author="Dave Bridges" w:date="2014-10-19T12:31:00Z">
        <w:r w:rsidR="00172803">
          <w:rPr>
            <w:rFonts w:ascii="Times New Roman" w:hAnsi="Times New Roman" w:cs="Times New Roman"/>
          </w:rPr>
          <w:t>q</w:t>
        </w:r>
      </w:ins>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del w:id="84" w:author="Dave Bridges" w:date="2014-10-19T12:31:00Z">
        <w:r w:rsidR="002F4F6E" w:rsidRPr="003A3AC8" w:rsidDel="00172803">
          <w:rPr>
            <w:rFonts w:ascii="Times New Roman" w:hAnsi="Times New Roman" w:cs="Times New Roman"/>
            <w:iCs/>
          </w:rPr>
          <w:delText>q</w:delText>
        </w:r>
        <w:r w:rsidR="001649E3" w:rsidDel="00172803">
          <w:rPr>
            <w:rFonts w:ascii="Times New Roman" w:hAnsi="Times New Roman" w:cs="Times New Roman"/>
            <w:iCs/>
            <w:vertAlign w:val="subscript"/>
          </w:rPr>
          <w:delText>age</w:delText>
        </w:r>
      </w:del>
      <w:ins w:id="85" w:author="Dave Bridges" w:date="2014-10-19T12:31:00Z">
        <w:r w:rsidR="00172803">
          <w:rPr>
            <w:rFonts w:ascii="Times New Roman" w:hAnsi="Times New Roman" w:cs="Times New Roman"/>
            <w:iCs/>
          </w:rPr>
          <w:t>q</w:t>
        </w:r>
      </w:ins>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ins w:id="86" w:author="Dave Bridges" w:date="2014-10-08T11:01:00Z">
        <w:r w:rsidR="00F75031">
          <w:rPr>
            <w:rFonts w:ascii="Times New Roman" w:hAnsi="Times New Roman" w:cs="Times New Roman"/>
          </w:rPr>
          <w:t xml:space="preserve"> or IGF-1</w:t>
        </w:r>
      </w:ins>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ins w:id="87" w:author="Dave Bridges" w:date="2014-10-08T11:02:00Z">
        <w:r w:rsidR="00F75031">
          <w:rPr>
            <w:rFonts w:ascii="Times New Roman" w:hAnsi="Times New Roman" w:cs="Times New Roman"/>
          </w:rPr>
          <w:t>/IGF-1</w:t>
        </w:r>
      </w:ins>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70710D90"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del w:id="88" w:author="Dave Bridges" w:date="2014-10-19T12:31:00Z">
        <w:r w:rsidR="00057EBC" w:rsidDel="00172803">
          <w:rPr>
            <w:rFonts w:ascii="Times New Roman" w:hAnsi="Times New Roman" w:cs="Times New Roman"/>
          </w:rPr>
          <w:delText>q</w:delText>
        </w:r>
        <w:r w:rsidR="001649E3" w:rsidDel="00172803">
          <w:rPr>
            <w:rFonts w:ascii="Times New Roman" w:hAnsi="Times New Roman" w:cs="Times New Roman"/>
            <w:vertAlign w:val="subscript"/>
          </w:rPr>
          <w:delText>age</w:delText>
        </w:r>
      </w:del>
      <w:ins w:id="89" w:author="Dave Bridges" w:date="2014-10-19T12:31:00Z">
        <w:r w:rsidR="00172803">
          <w:rPr>
            <w:rFonts w:ascii="Times New Roman" w:hAnsi="Times New Roman" w:cs="Times New Roman"/>
          </w:rPr>
          <w:t>q</w:t>
        </w:r>
      </w:ins>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ins w:id="90" w:author="Dave Bridges" w:date="2014-10-12T19:37:00Z">
        <w:r w:rsidR="00452C77">
          <w:rPr>
            <w:rFonts w:ascii="Times New Roman" w:hAnsi="Times New Roman" w:cs="Times New Roman"/>
          </w:rPr>
          <w:t>S</w:t>
        </w:r>
      </w:ins>
      <w:del w:id="91" w:author="Dave Bridges" w:date="2014-10-12T19:37:00Z">
        <w:r w:rsidR="00C44BCA" w:rsidRPr="003A3AC8" w:rsidDel="00452C77">
          <w:rPr>
            <w:rFonts w:ascii="Times New Roman" w:hAnsi="Times New Roman" w:cs="Times New Roman"/>
          </w:rPr>
          <w:delText>Notably</w:delText>
        </w:r>
        <w:r w:rsidR="00615633" w:rsidRPr="003A3AC8" w:rsidDel="00452C77">
          <w:rPr>
            <w:rFonts w:ascii="Times New Roman" w:hAnsi="Times New Roman" w:cs="Times New Roman"/>
          </w:rPr>
          <w:delText xml:space="preserve">, </w:delText>
        </w:r>
        <w:r w:rsidR="005B44A4" w:rsidRPr="003A3AC8" w:rsidDel="00452C77">
          <w:rPr>
            <w:rFonts w:ascii="Times New Roman" w:hAnsi="Times New Roman" w:cs="Times New Roman"/>
          </w:rPr>
          <w:delText>s</w:delText>
        </w:r>
      </w:del>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092A481E"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1C6DB9">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del w:id="92" w:author="Dave Bridges" w:date="2014-10-19T12:31:00Z">
        <w:r w:rsidR="00006552" w:rsidRPr="003A3AC8" w:rsidDel="00172803">
          <w:rPr>
            <w:rFonts w:ascii="Times New Roman" w:hAnsi="Times New Roman" w:cs="Times New Roman"/>
            <w:color w:val="000000"/>
            <w:shd w:val="clear" w:color="auto" w:fill="FFFFFF"/>
          </w:rPr>
          <w:delText>q</w:delText>
        </w:r>
        <w:r w:rsidR="00A21CC5" w:rsidDel="00172803">
          <w:rPr>
            <w:rFonts w:ascii="Times New Roman" w:hAnsi="Times New Roman" w:cs="Times New Roman"/>
            <w:color w:val="000000"/>
            <w:shd w:val="clear" w:color="auto" w:fill="FFFFFF"/>
            <w:vertAlign w:val="subscript"/>
          </w:rPr>
          <w:delText>age</w:delText>
        </w:r>
      </w:del>
      <w:ins w:id="93" w:author="Dave Bridges" w:date="2014-10-19T12:31:00Z">
        <w:r w:rsidR="00172803">
          <w:rPr>
            <w:rFonts w:ascii="Times New Roman" w:hAnsi="Times New Roman" w:cs="Times New Roman"/>
            <w:color w:val="000000"/>
            <w:shd w:val="clear" w:color="auto" w:fill="FFFFFF"/>
          </w:rPr>
          <w:t>q</w:t>
        </w:r>
      </w:ins>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del w:id="94" w:author="Dave Bridges" w:date="2014-10-19T12:31:00Z">
        <w:r w:rsidR="00A21CC5" w:rsidDel="00172803">
          <w:rPr>
            <w:rFonts w:ascii="Times New Roman" w:hAnsi="Times New Roman" w:cs="Times New Roman"/>
            <w:color w:val="000000"/>
            <w:shd w:val="clear" w:color="auto" w:fill="FFFFFF"/>
          </w:rPr>
          <w:delText>q</w:delText>
        </w:r>
        <w:r w:rsidR="00A21CC5" w:rsidDel="00172803">
          <w:rPr>
            <w:rFonts w:ascii="Times New Roman" w:hAnsi="Times New Roman" w:cs="Times New Roman"/>
            <w:color w:val="000000"/>
            <w:shd w:val="clear" w:color="auto" w:fill="FFFFFF"/>
            <w:vertAlign w:val="subscript"/>
          </w:rPr>
          <w:delText>age</w:delText>
        </w:r>
      </w:del>
      <w:ins w:id="95" w:author="Dave Bridges" w:date="2014-10-19T12:31:00Z">
        <w:r w:rsidR="00172803">
          <w:rPr>
            <w:rFonts w:ascii="Times New Roman" w:hAnsi="Times New Roman" w:cs="Times New Roman"/>
            <w:color w:val="000000"/>
            <w:shd w:val="clear" w:color="auto" w:fill="FFFFFF"/>
          </w:rPr>
          <w:t>q</w:t>
        </w:r>
      </w:ins>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del w:id="96" w:author="Dave Bridges" w:date="2014-10-14T14:51:00Z">
        <w:r w:rsidR="002F4F6E" w:rsidRPr="003A3AC8" w:rsidDel="005501DB">
          <w:rPr>
            <w:rFonts w:ascii="Times New Roman" w:hAnsi="Times New Roman" w:cs="Times New Roman"/>
            <w:color w:val="000000"/>
            <w:shd w:val="clear" w:color="auto" w:fill="FFFFFF"/>
          </w:rPr>
          <w:delText xml:space="preserve">it's </w:delText>
        </w:r>
      </w:del>
      <w:ins w:id="97" w:author="Dave Bridges" w:date="2014-10-14T14:51:00Z">
        <w:r w:rsidR="005501DB">
          <w:rPr>
            <w:rFonts w:ascii="Times New Roman" w:hAnsi="Times New Roman" w:cs="Times New Roman"/>
            <w:color w:val="000000"/>
            <w:shd w:val="clear" w:color="auto" w:fill="FFFFFF"/>
          </w:rPr>
          <w:t>CGI58</w:t>
        </w:r>
      </w:ins>
      <w:ins w:id="98" w:author="Dave Bridges" w:date="2014-10-14T14:52:00Z">
        <w:r w:rsidR="005501DB">
          <w:rPr>
            <w:rFonts w:ascii="Times New Roman" w:hAnsi="Times New Roman" w:cs="Times New Roman"/>
            <w:color w:val="000000"/>
            <w:shd w:val="clear" w:color="auto" w:fill="FFFFFF"/>
          </w:rPr>
          <w:t>’s</w:t>
        </w:r>
      </w:ins>
      <w:ins w:id="99" w:author="Dave Bridges" w:date="2014-10-14T14:51:00Z">
        <w:r w:rsidR="005501DB" w:rsidRPr="003A3AC8">
          <w:rPr>
            <w:rFonts w:ascii="Times New Roman" w:hAnsi="Times New Roman" w:cs="Times New Roman"/>
            <w:color w:val="000000"/>
            <w:shd w:val="clear" w:color="auto" w:fill="FFFFFF"/>
          </w:rPr>
          <w:t xml:space="preserve"> </w:t>
        </w:r>
      </w:ins>
      <w:r w:rsidR="002F4F6E" w:rsidRPr="003A3AC8">
        <w:rPr>
          <w:rFonts w:ascii="Times New Roman" w:hAnsi="Times New Roman" w:cs="Times New Roman"/>
          <w:color w:val="000000"/>
          <w:shd w:val="clear" w:color="auto" w:fill="FFFFFF"/>
        </w:rPr>
        <w:t>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ins w:id="100" w:author="Dave Bridges" w:date="2014-10-08T11:02:00Z">
        <w:r w:rsidR="00F75031">
          <w:rPr>
            <w:rFonts w:ascii="Times New Roman" w:hAnsi="Times New Roman" w:cs="Times New Roman"/>
            <w:color w:val="000000"/>
            <w:shd w:val="clear" w:color="auto" w:fill="FFFFFF"/>
          </w:rPr>
          <w:t>/IGF-1</w:t>
        </w:r>
      </w:ins>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w:t>
      </w:r>
      <w:r w:rsidR="00BB2013" w:rsidRPr="003A3AC8">
        <w:rPr>
          <w:rFonts w:ascii="Times New Roman" w:hAnsi="Times New Roman" w:cs="Times New Roman"/>
          <w:color w:val="000000"/>
          <w:shd w:val="clear" w:color="auto" w:fill="FFFFFF"/>
        </w:rPr>
        <w:lastRenderedPageBreak/>
        <w:t xml:space="preserve">regulator of genes involved in lipid and glucose metabolism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ins w:id="101" w:author="Dave Bridges" w:date="2014-10-08T11:02:00Z">
        <w:r w:rsidR="00F75031">
          <w:rPr>
            <w:rFonts w:ascii="Times New Roman" w:hAnsi="Times New Roman" w:cs="Times New Roman"/>
          </w:rPr>
          <w:t>/IGF-1</w:t>
        </w:r>
      </w:ins>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1F91018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del w:id="102" w:author="Dave Bridges" w:date="2014-10-19T12:31:00Z">
        <w:r w:rsidR="00006552" w:rsidRPr="003A3AC8" w:rsidDel="00172803">
          <w:rPr>
            <w:rFonts w:ascii="Times New Roman" w:hAnsi="Times New Roman" w:cs="Times New Roman"/>
          </w:rPr>
          <w:delText>q</w:delText>
        </w:r>
        <w:r w:rsidR="007A0D01" w:rsidDel="00172803">
          <w:rPr>
            <w:rFonts w:ascii="Times New Roman" w:hAnsi="Times New Roman" w:cs="Times New Roman"/>
            <w:vertAlign w:val="subscript"/>
          </w:rPr>
          <w:delText>age</w:delText>
        </w:r>
      </w:del>
      <w:ins w:id="103" w:author="Dave Bridges" w:date="2014-10-19T12:31:00Z">
        <w:r w:rsidR="00172803">
          <w:rPr>
            <w:rFonts w:ascii="Times New Roman" w:hAnsi="Times New Roman" w:cs="Times New Roman"/>
          </w:rPr>
          <w:t>q</w:t>
        </w:r>
      </w:ins>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del w:id="104" w:author="Dave Bridges" w:date="2014-10-19T12:31:00Z">
        <w:r w:rsidR="000A6798" w:rsidRPr="003A3AC8" w:rsidDel="00172803">
          <w:rPr>
            <w:rFonts w:ascii="Times New Roman" w:hAnsi="Times New Roman" w:cs="Times New Roman"/>
          </w:rPr>
          <w:delText>q</w:delText>
        </w:r>
        <w:r w:rsidR="007A0D01" w:rsidDel="00172803">
          <w:rPr>
            <w:rFonts w:ascii="Times New Roman" w:hAnsi="Times New Roman" w:cs="Times New Roman"/>
            <w:vertAlign w:val="subscript"/>
          </w:rPr>
          <w:delText>age</w:delText>
        </w:r>
      </w:del>
      <w:ins w:id="105" w:author="Dave Bridges" w:date="2014-10-19T12:31:00Z">
        <w:r w:rsidR="00172803">
          <w:rPr>
            <w:rFonts w:ascii="Times New Roman" w:hAnsi="Times New Roman" w:cs="Times New Roman"/>
          </w:rPr>
          <w:t>q</w:t>
        </w:r>
      </w:ins>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89F8F48"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w:t>
      </w:r>
      <w:ins w:id="106" w:author="Dave Bridges" w:date="2014-10-19T12:14:00Z">
        <w:r w:rsidR="00674C20">
          <w:rPr>
            <w:rFonts w:asciiTheme="majorBidi" w:hAnsiTheme="majorBidi" w:cstheme="majorBidi"/>
          </w:rPr>
          <w:t xml:space="preserve">and triglyceride </w:t>
        </w:r>
      </w:ins>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del w:id="107" w:author="Dave Bridges" w:date="2014-10-19T12:31:00Z">
        <w:r w:rsidR="00006552" w:rsidRPr="003A3AC8" w:rsidDel="00172803">
          <w:rPr>
            <w:rFonts w:asciiTheme="majorBidi" w:hAnsiTheme="majorBidi"/>
          </w:rPr>
          <w:delText>q</w:delText>
        </w:r>
        <w:r w:rsidR="007844A4" w:rsidDel="00172803">
          <w:rPr>
            <w:rFonts w:asciiTheme="majorBidi" w:hAnsiTheme="majorBidi"/>
            <w:vertAlign w:val="subscript"/>
          </w:rPr>
          <w:delText>age</w:delText>
        </w:r>
      </w:del>
      <w:ins w:id="108" w:author="Dave Bridges" w:date="2014-10-19T12:31:00Z">
        <w:r w:rsidR="00172803">
          <w:rPr>
            <w:rFonts w:asciiTheme="majorBidi" w:hAnsiTheme="majorBidi"/>
          </w:rPr>
          <w:t>q</w:t>
        </w:r>
      </w:ins>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del w:id="109" w:author="Dave Bridges" w:date="2014-10-19T12:31:00Z">
        <w:r w:rsidR="00006552" w:rsidRPr="003A3AC8" w:rsidDel="00172803">
          <w:rPr>
            <w:rFonts w:asciiTheme="majorBidi" w:hAnsiTheme="majorBidi"/>
          </w:rPr>
          <w:delText>q</w:delText>
        </w:r>
        <w:r w:rsidR="007844A4" w:rsidDel="00172803">
          <w:rPr>
            <w:rFonts w:asciiTheme="majorBidi" w:hAnsiTheme="majorBidi"/>
            <w:vertAlign w:val="subscript"/>
          </w:rPr>
          <w:delText>age</w:delText>
        </w:r>
      </w:del>
      <w:ins w:id="110" w:author="Dave Bridges" w:date="2014-10-19T12:31:00Z">
        <w:r w:rsidR="00172803">
          <w:rPr>
            <w:rFonts w:asciiTheme="majorBidi" w:hAnsiTheme="majorBidi"/>
          </w:rPr>
          <w:t>q</w:t>
        </w:r>
      </w:ins>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ins w:id="111" w:author="Dave Bridges" w:date="2014-10-13T14:30:00Z">
        <w:r w:rsidR="0000146E">
          <w:rPr>
            <w:rFonts w:asciiTheme="majorBidi" w:hAnsiTheme="majorBidi"/>
          </w:rPr>
          <w:t>,</w:t>
        </w:r>
      </w:ins>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del w:id="112" w:author="Dave Bridges" w:date="2014-10-13T14:26:00Z">
        <w:r w:rsidR="000871A7" w:rsidRPr="003A3AC8" w:rsidDel="00972410">
          <w:rPr>
            <w:rStyle w:val="apple-converted-space"/>
            <w:rFonts w:asciiTheme="majorBidi" w:hAnsiTheme="majorBidi"/>
            <w:color w:val="000000"/>
            <w:shd w:val="clear" w:color="auto" w:fill="FFFFFF"/>
          </w:rPr>
          <w:delText> </w:delText>
        </w:r>
      </w:del>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del w:id="113" w:author="Dave Bridges" w:date="2014-10-19T12:31:00Z">
        <w:r w:rsidR="00006552" w:rsidRPr="003A3AC8" w:rsidDel="00172803">
          <w:rPr>
            <w:rFonts w:asciiTheme="majorBidi" w:hAnsiTheme="majorBidi" w:cstheme="majorBidi"/>
          </w:rPr>
          <w:delText>q</w:delText>
        </w:r>
        <w:r w:rsidR="007844A4" w:rsidDel="00172803">
          <w:rPr>
            <w:rFonts w:asciiTheme="majorBidi" w:hAnsiTheme="majorBidi" w:cstheme="majorBidi"/>
            <w:vertAlign w:val="subscript"/>
          </w:rPr>
          <w:delText>age</w:delText>
        </w:r>
      </w:del>
      <w:ins w:id="114" w:author="Dave Bridges" w:date="2014-10-19T12:31:00Z">
        <w:r w:rsidR="00172803">
          <w:rPr>
            <w:rFonts w:asciiTheme="majorBidi" w:hAnsiTheme="majorBidi" w:cstheme="majorBidi"/>
          </w:rPr>
          <w:t>q</w:t>
        </w:r>
      </w:ins>
      <w:r w:rsidR="007844A4">
        <w:rPr>
          <w:rFonts w:asciiTheme="majorBidi" w:hAnsiTheme="majorBidi" w:cstheme="majorBidi"/>
        </w:rPr>
        <w:t xml:space="preserve">=0.0066), </w:t>
      </w:r>
      <w:r w:rsidR="00785231" w:rsidRPr="003A3AC8">
        <w:rPr>
          <w:rFonts w:asciiTheme="majorBidi" w:hAnsiTheme="majorBidi" w:cstheme="majorBidi"/>
        </w:rPr>
        <w:t>Acetyl Co-A carboxyl</w:t>
      </w:r>
      <w:ins w:id="115" w:author="Dave Bridges" w:date="2014-10-13T14:26:00Z">
        <w:r w:rsidR="00972410">
          <w:rPr>
            <w:rFonts w:asciiTheme="majorBidi" w:hAnsiTheme="majorBidi" w:cstheme="majorBidi"/>
          </w:rPr>
          <w:t>a</w:t>
        </w:r>
      </w:ins>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ins w:id="116" w:author="Dave Bridges" w:date="2014-10-13T14:30:00Z">
        <w:r w:rsidR="0000146E">
          <w:rPr>
            <w:rFonts w:asciiTheme="majorBidi" w:hAnsiTheme="majorBidi" w:cstheme="majorBidi"/>
          </w:rPr>
          <w:t xml:space="preserve"> fold</w:t>
        </w:r>
      </w:ins>
      <w:r w:rsidR="00396ACB" w:rsidRPr="003A3AC8">
        <w:rPr>
          <w:rFonts w:asciiTheme="majorBidi" w:hAnsiTheme="majorBidi" w:cstheme="majorBidi"/>
        </w:rPr>
        <w:t xml:space="preserve"> </w:t>
      </w:r>
      <w:del w:id="117" w:author="Dave Bridges" w:date="2014-10-19T12:31:00Z">
        <w:r w:rsidR="00006552" w:rsidRPr="003A3AC8" w:rsidDel="00172803">
          <w:rPr>
            <w:rFonts w:asciiTheme="majorBidi" w:hAnsiTheme="majorBidi" w:cstheme="majorBidi"/>
          </w:rPr>
          <w:delText>q</w:delText>
        </w:r>
        <w:r w:rsidR="007844A4" w:rsidDel="00172803">
          <w:rPr>
            <w:rFonts w:asciiTheme="majorBidi" w:hAnsiTheme="majorBidi" w:cstheme="majorBidi"/>
            <w:vertAlign w:val="subscript"/>
          </w:rPr>
          <w:delText>age</w:delText>
        </w:r>
      </w:del>
      <w:ins w:id="118" w:author="Dave Bridges" w:date="2014-10-19T12:31:00Z">
        <w:r w:rsidR="00172803">
          <w:rPr>
            <w:rFonts w:asciiTheme="majorBidi" w:hAnsiTheme="majorBidi" w:cstheme="majorBidi"/>
          </w:rPr>
          <w:t>q</w:t>
        </w:r>
      </w:ins>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del w:id="119" w:author="Dave Bridges" w:date="2014-10-19T12:31:00Z">
        <w:r w:rsidR="00006552" w:rsidRPr="003A3AC8" w:rsidDel="00172803">
          <w:rPr>
            <w:rFonts w:asciiTheme="majorBidi" w:hAnsiTheme="majorBidi"/>
            <w:iCs/>
          </w:rPr>
          <w:delText>q</w:delText>
        </w:r>
        <w:r w:rsidR="007844A4" w:rsidDel="00172803">
          <w:rPr>
            <w:rFonts w:asciiTheme="majorBidi" w:hAnsiTheme="majorBidi"/>
            <w:iCs/>
            <w:vertAlign w:val="subscript"/>
          </w:rPr>
          <w:delText>age</w:delText>
        </w:r>
      </w:del>
      <w:ins w:id="120" w:author="Dave Bridges" w:date="2014-10-19T12:31:00Z">
        <w:r w:rsidR="00172803">
          <w:rPr>
            <w:rFonts w:asciiTheme="majorBidi" w:hAnsiTheme="majorBidi"/>
            <w:iCs/>
          </w:rPr>
          <w:t>q</w:t>
        </w:r>
      </w:ins>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del w:id="121" w:author="Dave Bridges" w:date="2014-10-19T12:15:00Z">
        <w:r w:rsidR="00E60702" w:rsidRPr="003A3AC8" w:rsidDel="00674C20">
          <w:rPr>
            <w:rFonts w:asciiTheme="majorBidi" w:hAnsiTheme="majorBidi"/>
          </w:rPr>
          <w:delText xml:space="preserve">Finally </w:delText>
        </w:r>
      </w:del>
      <w:ins w:id="122" w:author="Dave Bridges" w:date="2014-10-19T12:15:00Z">
        <w:r w:rsidR="00674C20">
          <w:rPr>
            <w:rFonts w:asciiTheme="majorBidi" w:hAnsiTheme="majorBidi"/>
          </w:rPr>
          <w:t>In addition to this</w:t>
        </w:r>
        <w:r w:rsidR="00674C20" w:rsidRPr="003A3AC8">
          <w:rPr>
            <w:rFonts w:asciiTheme="majorBidi" w:hAnsiTheme="majorBidi"/>
          </w:rPr>
          <w:t xml:space="preserve"> </w:t>
        </w:r>
      </w:ins>
      <w:r w:rsidR="00E60702" w:rsidRPr="003A3AC8">
        <w:rPr>
          <w:rFonts w:asciiTheme="majorBidi" w:hAnsiTheme="majorBidi"/>
        </w:rPr>
        <w:t xml:space="preserve">we </w:t>
      </w:r>
      <w:ins w:id="123" w:author="Dave Bridges" w:date="2014-10-19T12:15:00Z">
        <w:r w:rsidR="00674C20">
          <w:rPr>
            <w:rFonts w:asciiTheme="majorBidi" w:hAnsiTheme="majorBidi"/>
          </w:rPr>
          <w:t xml:space="preserve">also </w:t>
        </w:r>
      </w:ins>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del w:id="124" w:author="Dave Bridges" w:date="2014-10-19T12:31:00Z">
        <w:r w:rsidR="00006552" w:rsidRPr="003A3AC8" w:rsidDel="00172803">
          <w:rPr>
            <w:rFonts w:asciiTheme="majorBidi" w:hAnsiTheme="majorBidi"/>
          </w:rPr>
          <w:delText>q</w:delText>
        </w:r>
        <w:r w:rsidR="006B09F8" w:rsidDel="00172803">
          <w:rPr>
            <w:rFonts w:asciiTheme="majorBidi" w:hAnsiTheme="majorBidi"/>
            <w:vertAlign w:val="subscript"/>
          </w:rPr>
          <w:delText>age</w:delText>
        </w:r>
      </w:del>
      <w:ins w:id="125" w:author="Dave Bridges" w:date="2014-10-19T12:31:00Z">
        <w:r w:rsidR="00172803">
          <w:rPr>
            <w:rFonts w:asciiTheme="majorBidi" w:hAnsiTheme="majorBidi"/>
          </w:rPr>
          <w:t>q</w:t>
        </w:r>
      </w:ins>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ins w:id="126" w:author="Dave Bridges" w:date="2014-10-19T12:15:00Z">
        <w:r w:rsidR="00674C20">
          <w:rPr>
            <w:rFonts w:ascii="Times New Roman" w:hAnsi="Times New Roman" w:cs="Times New Roman"/>
          </w:rPr>
          <w:t xml:space="preserve">The first </w:t>
        </w:r>
      </w:ins>
      <w:ins w:id="127" w:author="Dave Bridges" w:date="2014-10-19T12:27:00Z">
        <w:r w:rsidR="00E8181E">
          <w:rPr>
            <w:rFonts w:ascii="Times New Roman" w:hAnsi="Times New Roman" w:cs="Times New Roman"/>
          </w:rPr>
          <w:t xml:space="preserve">two </w:t>
        </w:r>
      </w:ins>
      <w:ins w:id="128" w:author="Dave Bridges" w:date="2014-10-19T12:15:00Z">
        <w:r w:rsidR="00674C20">
          <w:rPr>
            <w:rFonts w:ascii="Times New Roman" w:hAnsi="Times New Roman" w:cs="Times New Roman"/>
          </w:rPr>
          <w:t>step</w:t>
        </w:r>
      </w:ins>
      <w:ins w:id="129" w:author="Dave Bridges" w:date="2014-10-19T12:27:00Z">
        <w:r w:rsidR="00E8181E">
          <w:rPr>
            <w:rFonts w:ascii="Times New Roman" w:hAnsi="Times New Roman" w:cs="Times New Roman"/>
          </w:rPr>
          <w:t>s</w:t>
        </w:r>
      </w:ins>
      <w:ins w:id="130" w:author="Dave Bridges" w:date="2014-10-19T12:15:00Z">
        <w:r w:rsidR="00674C20">
          <w:rPr>
            <w:rFonts w:ascii="Times New Roman" w:hAnsi="Times New Roman" w:cs="Times New Roman"/>
          </w:rPr>
          <w:t xml:space="preserve"> in triglyceride synthesis </w:t>
        </w:r>
      </w:ins>
      <w:ins w:id="131" w:author="Dave Bridges" w:date="2014-10-19T12:27:00Z">
        <w:r w:rsidR="00E8181E">
          <w:rPr>
            <w:rFonts w:ascii="Times New Roman" w:hAnsi="Times New Roman" w:cs="Times New Roman"/>
          </w:rPr>
          <w:t xml:space="preserve">from fatty acids </w:t>
        </w:r>
      </w:ins>
      <w:ins w:id="132" w:author="Dave Bridges" w:date="2014-10-19T12:15:00Z">
        <w:r w:rsidR="00E8181E">
          <w:rPr>
            <w:rFonts w:ascii="Times New Roman" w:hAnsi="Times New Roman" w:cs="Times New Roman"/>
          </w:rPr>
          <w:t>are</w:t>
        </w:r>
        <w:r w:rsidR="00674C20">
          <w:rPr>
            <w:rFonts w:ascii="Times New Roman" w:hAnsi="Times New Roman" w:cs="Times New Roman"/>
          </w:rPr>
          <w:t xml:space="preserve"> catalyzed by glycerol-3-phosphate </w:t>
        </w:r>
      </w:ins>
      <w:proofErr w:type="spellStart"/>
      <w:ins w:id="133" w:author="Dave Bridges" w:date="2014-10-19T12:16:00Z">
        <w:r w:rsidR="00674C20">
          <w:rPr>
            <w:rFonts w:ascii="Times New Roman" w:hAnsi="Times New Roman" w:cs="Times New Roman"/>
          </w:rPr>
          <w:t>acyltransferase</w:t>
        </w:r>
      </w:ins>
      <w:proofErr w:type="spellEnd"/>
      <w:ins w:id="134" w:author="Dave Bridges" w:date="2014-10-19T12:27:00Z">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ins>
      <w:ins w:id="135" w:author="Dave Bridges" w:date="2014-10-19T12:29:00Z">
        <w:r w:rsidR="00E8181E">
          <w:rPr>
            <w:rFonts w:ascii="Times New Roman" w:hAnsi="Times New Roman" w:cs="Times New Roman"/>
            <w:i/>
          </w:rPr>
          <w:t>AGPAT1</w:t>
        </w:r>
      </w:ins>
      <w:proofErr w:type="gramStart"/>
      <w:ins w:id="136" w:author="Dave Bridges" w:date="2014-10-19T12:30:00Z">
        <w:r w:rsidR="00A2400E">
          <w:rPr>
            <w:rFonts w:ascii="Times New Roman" w:hAnsi="Times New Roman" w:cs="Times New Roman"/>
            <w:i/>
          </w:rPr>
          <w:t>,2,3</w:t>
        </w:r>
        <w:proofErr w:type="gramEnd"/>
        <w:r w:rsidR="00A2400E">
          <w:rPr>
            <w:rFonts w:ascii="Times New Roman" w:hAnsi="Times New Roman" w:cs="Times New Roman"/>
            <w:i/>
          </w:rPr>
          <w:t xml:space="preserve"> </w:t>
        </w:r>
        <w:r w:rsidR="00A2400E">
          <w:rPr>
            <w:rFonts w:ascii="Times New Roman" w:hAnsi="Times New Roman" w:cs="Times New Roman"/>
          </w:rPr>
          <w:t>and</w:t>
        </w:r>
        <w:r w:rsidR="00A2400E">
          <w:rPr>
            <w:rFonts w:ascii="Times New Roman" w:hAnsi="Times New Roman" w:cs="Times New Roman"/>
            <w:i/>
          </w:rPr>
          <w:t xml:space="preserve"> 5</w:t>
        </w:r>
      </w:ins>
      <w:ins w:id="137" w:author="Dave Bridges" w:date="2014-10-19T12:27:00Z">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 xml:space="preserve">acyl-sn-glycerol-3-phosphate </w:t>
        </w:r>
        <w:proofErr w:type="spellStart"/>
        <w:r w:rsidR="00E8181E" w:rsidRPr="00E8181E">
          <w:rPr>
            <w:rFonts w:ascii="Times New Roman" w:hAnsi="Times New Roman" w:cs="Times New Roman"/>
            <w:bCs/>
          </w:rPr>
          <w:t>acyltransferase</w:t>
        </w:r>
        <w:proofErr w:type="spellEnd"/>
        <w:r w:rsidR="00E8181E" w:rsidRPr="00E8181E">
          <w:rPr>
            <w:rFonts w:ascii="Times New Roman" w:hAnsi="Times New Roman" w:cs="Times New Roman"/>
            <w:bCs/>
          </w:rPr>
          <w:t xml:space="preserve"> (</w:t>
        </w:r>
        <w:r w:rsidR="00E8181E" w:rsidRPr="00E8181E">
          <w:rPr>
            <w:rFonts w:ascii="Times New Roman" w:hAnsi="Times New Roman" w:cs="Times New Roman"/>
            <w:bCs/>
            <w:i/>
          </w:rPr>
          <w:t>AGPAT9</w:t>
        </w:r>
        <w:r w:rsidR="00E8181E" w:rsidRPr="00E8181E">
          <w:rPr>
            <w:rFonts w:ascii="Times New Roman" w:hAnsi="Times New Roman" w:cs="Times New Roman"/>
            <w:bCs/>
          </w:rPr>
          <w:t>)</w:t>
        </w:r>
      </w:ins>
      <w:ins w:id="138" w:author="Dave Bridges" w:date="2014-10-19T12:16:00Z">
        <w:r w:rsidR="00674C20">
          <w:rPr>
            <w:rFonts w:ascii="Times New Roman" w:hAnsi="Times New Roman" w:cs="Times New Roman"/>
          </w:rPr>
          <w:t xml:space="preserve">.  We observed transcriptional </w:t>
        </w:r>
        <w:proofErr w:type="spellStart"/>
        <w:r w:rsidR="00674C20">
          <w:rPr>
            <w:rFonts w:ascii="Times New Roman" w:hAnsi="Times New Roman" w:cs="Times New Roman"/>
          </w:rPr>
          <w:t>upregulation</w:t>
        </w:r>
        <w:proofErr w:type="spellEnd"/>
        <w:r w:rsidR="00674C20">
          <w:rPr>
            <w:rFonts w:ascii="Times New Roman" w:hAnsi="Times New Roman" w:cs="Times New Roman"/>
          </w:rPr>
          <w:t xml:space="preserve"> of both </w:t>
        </w:r>
        <w:r w:rsidR="00674C20">
          <w:rPr>
            <w:rFonts w:ascii="Times New Roman" w:hAnsi="Times New Roman" w:cs="Times New Roman"/>
            <w:i/>
          </w:rPr>
          <w:t>AGPAT</w:t>
        </w:r>
      </w:ins>
      <w:ins w:id="139" w:author="Dave Bridges" w:date="2014-10-19T12:17:00Z">
        <w:r w:rsidR="00674C20">
          <w:rPr>
            <w:rFonts w:ascii="Times New Roman" w:hAnsi="Times New Roman" w:cs="Times New Roman"/>
            <w:i/>
          </w:rPr>
          <w:t xml:space="preserve">2 </w:t>
        </w:r>
      </w:ins>
      <w:ins w:id="140" w:author="Dave Bridges" w:date="2014-10-19T12:19:00Z">
        <w:r w:rsidR="00C64011">
          <w:rPr>
            <w:rFonts w:ascii="Times New Roman" w:hAnsi="Times New Roman" w:cs="Times New Roman"/>
          </w:rPr>
          <w:t xml:space="preserve">(42% increased, q=0.02) </w:t>
        </w:r>
      </w:ins>
      <w:ins w:id="141" w:author="Dave Bridges" w:date="2014-10-19T12:17:00Z">
        <w:r w:rsidR="00674C20">
          <w:rPr>
            <w:rFonts w:ascii="Times New Roman" w:hAnsi="Times New Roman" w:cs="Times New Roman"/>
          </w:rPr>
          <w:t xml:space="preserve">and </w:t>
        </w:r>
        <w:r w:rsidR="00674C20">
          <w:rPr>
            <w:rFonts w:ascii="Times New Roman" w:hAnsi="Times New Roman" w:cs="Times New Roman"/>
            <w:i/>
          </w:rPr>
          <w:t>AGPAT9</w:t>
        </w:r>
      </w:ins>
      <w:ins w:id="142" w:author="Dave Bridges" w:date="2014-10-19T12:19:00Z">
        <w:r w:rsidR="00C64011">
          <w:rPr>
            <w:rFonts w:ascii="Times New Roman" w:hAnsi="Times New Roman" w:cs="Times New Roman"/>
          </w:rPr>
          <w:t xml:space="preserve"> </w:t>
        </w:r>
      </w:ins>
      <w:ins w:id="143" w:author="Dave Bridges" w:date="2014-10-19T12:21:00Z">
        <w:r w:rsidR="00C64011">
          <w:rPr>
            <w:rFonts w:ascii="Times New Roman" w:hAnsi="Times New Roman" w:cs="Times New Roman"/>
          </w:rPr>
          <w:t>(7.6 fold increased, q=2.7 x 10</w:t>
        </w:r>
        <w:r w:rsidR="00C64011">
          <w:rPr>
            <w:rFonts w:ascii="Times New Roman" w:hAnsi="Times New Roman" w:cs="Times New Roman"/>
            <w:vertAlign w:val="superscript"/>
          </w:rPr>
          <w:t>-4</w:t>
        </w:r>
      </w:ins>
      <w:ins w:id="144" w:author="Dave Bridges" w:date="2014-10-19T12:28:00Z">
        <w:r w:rsidR="00E8181E">
          <w:rPr>
            <w:rFonts w:ascii="Times New Roman" w:hAnsi="Times New Roman" w:cs="Times New Roman"/>
          </w:rPr>
          <w:t>) in acromegaly patients</w:t>
        </w:r>
      </w:ins>
      <w:ins w:id="145" w:author="Dave Bridges" w:date="2014-10-19T12:17:00Z">
        <w:r w:rsidR="00674C20">
          <w:rPr>
            <w:rFonts w:ascii="Times New Roman" w:hAnsi="Times New Roman" w:cs="Times New Roman"/>
          </w:rPr>
          <w:t>.</w:t>
        </w:r>
      </w:ins>
      <w:ins w:id="146" w:author="Dave Bridges" w:date="2014-10-19T12:16:00Z">
        <w:r w:rsidR="00674C20">
          <w:rPr>
            <w:rFonts w:ascii="Times New Roman" w:hAnsi="Times New Roman" w:cs="Times New Roman"/>
            <w:i/>
          </w:rPr>
          <w:t xml:space="preserve"> </w:t>
        </w:r>
      </w:ins>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D2B9099"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del w:id="147" w:author="Dave Bridges" w:date="2014-10-19T12:31:00Z">
        <w:r w:rsidR="006B09F8" w:rsidDel="00172803">
          <w:rPr>
            <w:rFonts w:ascii="Times New Roman" w:hAnsi="Times New Roman" w:cs="Times New Roman"/>
          </w:rPr>
          <w:delText>q</w:delText>
        </w:r>
        <w:r w:rsidR="006B09F8" w:rsidDel="00172803">
          <w:rPr>
            <w:rFonts w:ascii="Times New Roman" w:hAnsi="Times New Roman" w:cs="Times New Roman"/>
            <w:vertAlign w:val="subscript"/>
          </w:rPr>
          <w:delText>age</w:delText>
        </w:r>
      </w:del>
      <w:ins w:id="148" w:author="Dave Bridges" w:date="2014-10-19T12:31:00Z">
        <w:r w:rsidR="00172803">
          <w:rPr>
            <w:rFonts w:ascii="Times New Roman" w:hAnsi="Times New Roman" w:cs="Times New Roman"/>
          </w:rPr>
          <w:t>q</w:t>
        </w:r>
      </w:ins>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w:t>
      </w:r>
      <w:ins w:id="149" w:author="Dave Bridges" w:date="2014-10-19T13:50:00Z">
        <w:r w:rsidR="00745C81">
          <w:rPr>
            <w:rFonts w:ascii="Times New Roman" w:hAnsi="Times New Roman" w:cs="Times New Roman"/>
          </w:rPr>
          <w:t>C</w:t>
        </w:r>
      </w:ins>
      <w:del w:id="150" w:author="Dave Bridges" w:date="2014-10-19T13:50:00Z">
        <w:r w:rsidR="007130B5" w:rsidRPr="003A3AC8" w:rsidDel="00745C81">
          <w:rPr>
            <w:rFonts w:ascii="Times New Roman" w:hAnsi="Times New Roman" w:cs="Times New Roman"/>
          </w:rPr>
          <w:delText>E</w:delText>
        </w:r>
      </w:del>
      <w:r w:rsidR="007130B5" w:rsidRPr="003A3AC8">
        <w:rPr>
          <w:rFonts w:ascii="Times New Roman" w:hAnsi="Times New Roman" w:cs="Times New Roman"/>
        </w:rPr>
        <w:t>)</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w:t>
      </w:r>
      <w:r w:rsidR="00666507" w:rsidRPr="003A3AC8">
        <w:rPr>
          <w:rFonts w:ascii="Times New Roman" w:hAnsi="Times New Roman" w:cs="Times New Roman"/>
        </w:rPr>
        <w:lastRenderedPageBreak/>
        <w:t>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40C576B7"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del w:id="151" w:author="Dave Bridges" w:date="2014-10-19T12:31:00Z">
        <w:r w:rsidR="00BD7297" w:rsidRPr="003A3AC8" w:rsidDel="00172803">
          <w:rPr>
            <w:rFonts w:ascii="Times New Roman" w:hAnsi="Times New Roman" w:cs="Times New Roman"/>
          </w:rPr>
          <w:delText>q</w:delText>
        </w:r>
        <w:r w:rsidR="00816234" w:rsidDel="00172803">
          <w:rPr>
            <w:rFonts w:ascii="Times New Roman" w:hAnsi="Times New Roman" w:cs="Times New Roman"/>
            <w:vertAlign w:val="subscript"/>
          </w:rPr>
          <w:delText>age</w:delText>
        </w:r>
      </w:del>
      <w:ins w:id="152" w:author="Dave Bridges" w:date="2014-10-19T12:31:00Z">
        <w:r w:rsidR="00172803">
          <w:rPr>
            <w:rFonts w:ascii="Times New Roman" w:hAnsi="Times New Roman" w:cs="Times New Roman"/>
          </w:rPr>
          <w:t>q</w:t>
        </w:r>
      </w:ins>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268127C"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del w:id="153" w:author="Dave Bridges" w:date="2014-10-19T12:31:00Z">
        <w:r w:rsidR="000D5CD2" w:rsidRPr="003A3AC8" w:rsidDel="00172803">
          <w:rPr>
            <w:rFonts w:ascii="Times New Roman" w:hAnsi="Times New Roman" w:cs="Times New Roman"/>
          </w:rPr>
          <w:delText>q</w:delText>
        </w:r>
        <w:r w:rsidR="00816234" w:rsidDel="00172803">
          <w:rPr>
            <w:rFonts w:ascii="Times New Roman" w:hAnsi="Times New Roman" w:cs="Times New Roman"/>
            <w:vertAlign w:val="subscript"/>
          </w:rPr>
          <w:delText>age</w:delText>
        </w:r>
      </w:del>
      <w:ins w:id="154" w:author="Dave Bridges" w:date="2014-10-19T12:31:00Z">
        <w:r w:rsidR="00172803">
          <w:rPr>
            <w:rFonts w:ascii="Times New Roman" w:hAnsi="Times New Roman" w:cs="Times New Roman"/>
          </w:rPr>
          <w:t>q</w:t>
        </w:r>
      </w:ins>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1D9A0E3E" w:rsidR="0091026A" w:rsidRDefault="000B14EA" w:rsidP="002F38E1">
      <w:pPr>
        <w:shd w:val="clear" w:color="auto" w:fill="FFFFFF"/>
        <w:bidi w:val="0"/>
        <w:spacing w:line="480" w:lineRule="auto"/>
        <w:jc w:val="both"/>
        <w:rPr>
          <w:ins w:id="155" w:author="Dave Bridges" w:date="2014-10-13T11:14:00Z"/>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1C6DB9">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del w:id="156" w:author="Dave Bridges" w:date="2014-10-08T08:58:00Z">
        <w:r w:rsidRPr="003A3AC8" w:rsidDel="003D4CFA">
          <w:rPr>
            <w:rFonts w:ascii="Times New Roman" w:eastAsia="Times New Roman" w:hAnsi="Times New Roman" w:cs="Times New Roman"/>
          </w:rPr>
          <w:delText xml:space="preserve">it's </w:delText>
        </w:r>
      </w:del>
      <w:ins w:id="157" w:author="Dave Bridges" w:date="2014-10-08T08:58:00Z">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ins>
      <w:r w:rsidRPr="003A3AC8">
        <w:rPr>
          <w:rFonts w:ascii="Times New Roman" w:eastAsia="Times New Roman" w:hAnsi="Times New Roman" w:cs="Times New Roman"/>
        </w:rPr>
        <w:t xml:space="preserve">expression was not </w:t>
      </w:r>
      <w:ins w:id="158" w:author="Dave Bridges" w:date="2014-10-08T08:58:00Z">
        <w:r w:rsidR="003D4CFA">
          <w:rPr>
            <w:rFonts w:ascii="Times New Roman" w:eastAsia="Times New Roman" w:hAnsi="Times New Roman" w:cs="Times New Roman"/>
          </w:rPr>
          <w:t xml:space="preserve">significantly </w:t>
        </w:r>
      </w:ins>
      <w:r w:rsidRPr="003A3AC8">
        <w:rPr>
          <w:rFonts w:ascii="Times New Roman" w:eastAsia="Times New Roman" w:hAnsi="Times New Roman" w:cs="Times New Roman"/>
        </w:rPr>
        <w:t>different in the acromegaly patients</w:t>
      </w:r>
      <w:ins w:id="159" w:author="Dave Bridges" w:date="2014-10-08T08:58:00Z">
        <w:r w:rsidR="003D4CFA">
          <w:rPr>
            <w:rFonts w:ascii="Times New Roman" w:eastAsia="Times New Roman" w:hAnsi="Times New Roman" w:cs="Times New Roman"/>
          </w:rPr>
          <w:t>, though it was modestly increased</w:t>
        </w:r>
      </w:ins>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del w:id="160" w:author="Dave Bridges" w:date="2014-10-19T12:31:00Z">
        <w:r w:rsidR="00816234" w:rsidDel="00172803">
          <w:rPr>
            <w:rFonts w:ascii="Times New Roman" w:eastAsia="Times New Roman" w:hAnsi="Times New Roman" w:cs="Times New Roman"/>
          </w:rPr>
          <w:delText>q</w:delText>
        </w:r>
        <w:r w:rsidR="00816234" w:rsidDel="00172803">
          <w:rPr>
            <w:rFonts w:ascii="Times New Roman" w:eastAsia="Times New Roman" w:hAnsi="Times New Roman" w:cs="Times New Roman"/>
            <w:vertAlign w:val="subscript"/>
          </w:rPr>
          <w:delText>age</w:delText>
        </w:r>
      </w:del>
      <w:ins w:id="161" w:author="Dave Bridges" w:date="2014-10-19T12:31:00Z">
        <w:r w:rsidR="00172803">
          <w:rPr>
            <w:rFonts w:ascii="Times New Roman" w:eastAsia="Times New Roman" w:hAnsi="Times New Roman" w:cs="Times New Roman"/>
          </w:rPr>
          <w:t>q</w:t>
        </w:r>
      </w:ins>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131BFC1E"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ins w:id="162" w:author="Dave Bridges" w:date="2014-10-13T11:14:00Z">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ins>
      <w:ins w:id="163" w:author="Dave Bridges" w:date="2014-10-13T11:21:00Z">
        <w:r w:rsidR="007F650B">
          <w:rPr>
            <w:rFonts w:ascii="Times New Roman" w:hAnsi="Times New Roman" w:cs="Times New Roman"/>
          </w:rPr>
          <w:t>the</w:t>
        </w:r>
      </w:ins>
      <w:ins w:id="164" w:author="Dave Bridges" w:date="2014-10-13T11:14:00Z">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ins>
      <w:ins w:id="165" w:author="Dave Bridges" w:date="2014-10-19T12:31:00Z">
        <w:r w:rsidR="00172803">
          <w:rPr>
            <w:rFonts w:ascii="Times New Roman" w:hAnsi="Times New Roman" w:cs="Times New Roman"/>
          </w:rPr>
          <w:t>q</w:t>
        </w:r>
      </w:ins>
      <w:ins w:id="166" w:author="Dave Bridges" w:date="2014-10-13T11:14:00Z">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w:t>
        </w:r>
        <w:r w:rsidR="00BA5B68">
          <w:rPr>
            <w:rFonts w:ascii="Times New Roman" w:hAnsi="Times New Roman" w:cs="Times New Roman"/>
          </w:rPr>
          <w:t>le 2 and Supplementary Figure 2B</w:t>
        </w:r>
        <w:r w:rsidRPr="003A3AC8">
          <w:rPr>
            <w:rFonts w:ascii="Times New Roman" w:hAnsi="Times New Roman" w:cs="Times New Roman"/>
          </w:rPr>
          <w:t>)</w:t>
        </w:r>
      </w:ins>
      <w:ins w:id="167" w:author="Dave Bridges" w:date="2014-10-13T11:15:00Z">
        <w:r w:rsidR="007F650B">
          <w:rPr>
            <w:rFonts w:ascii="Times New Roman" w:hAnsi="Times New Roman" w:cs="Times New Roman"/>
          </w:rPr>
          <w:t xml:space="preserve">.  Jun and </w:t>
        </w:r>
        <w:proofErr w:type="spellStart"/>
        <w:r w:rsidR="007F650B">
          <w:rPr>
            <w:rFonts w:ascii="Times New Roman" w:hAnsi="Times New Roman" w:cs="Times New Roman"/>
          </w:rPr>
          <w:t>Fos</w:t>
        </w:r>
        <w:proofErr w:type="spellEnd"/>
        <w:r w:rsidR="007F650B">
          <w:rPr>
            <w:rFonts w:ascii="Times New Roman" w:hAnsi="Times New Roman" w:cs="Times New Roman"/>
          </w:rPr>
          <w:t xml:space="preserve"> form the </w:t>
        </w:r>
      </w:ins>
      <w:ins w:id="168" w:author="Dave Bridges" w:date="2014-10-13T11:21:00Z">
        <w:r w:rsidR="007F650B">
          <w:rPr>
            <w:rFonts w:ascii="Times New Roman" w:hAnsi="Times New Roman" w:cs="Times New Roman"/>
          </w:rPr>
          <w:t>transcription</w:t>
        </w:r>
      </w:ins>
      <w:ins w:id="169" w:author="Dave Bridges" w:date="2014-10-13T11:15:00Z">
        <w:r w:rsidR="007F650B">
          <w:rPr>
            <w:rFonts w:ascii="Times New Roman" w:hAnsi="Times New Roman" w:cs="Times New Roman"/>
          </w:rPr>
          <w:t xml:space="preserve"> </w:t>
        </w:r>
      </w:ins>
      <w:ins w:id="170" w:author="Dave Bridges" w:date="2014-10-13T11:21:00Z">
        <w:r w:rsidR="007F650B">
          <w:rPr>
            <w:rFonts w:ascii="Times New Roman" w:hAnsi="Times New Roman" w:cs="Times New Roman"/>
          </w:rPr>
          <w:t xml:space="preserve">factor AP1, which drives </w:t>
        </w:r>
        <w:r w:rsidR="007F650B">
          <w:rPr>
            <w:rFonts w:ascii="Times New Roman" w:hAnsi="Times New Roman" w:cs="Times New Roman"/>
          </w:rPr>
          <w:lastRenderedPageBreak/>
          <w:t>transcription of many targets</w:t>
        </w:r>
      </w:ins>
      <w:ins w:id="171" w:author="Dave Bridges" w:date="2014-10-13T11:29:00Z">
        <w:r w:rsidR="001C6DB9">
          <w:rPr>
            <w:rFonts w:ascii="Times New Roman" w:hAnsi="Times New Roman" w:cs="Times New Roman"/>
          </w:rPr>
          <w:t xml:space="preserve"> involved in differentiation, proliferation and apoptosis</w:t>
        </w:r>
      </w:ins>
      <w:ins w:id="172" w:author="Dave Bridges" w:date="2014-10-13T11:30:00Z">
        <w:r w:rsidR="001C6DB9">
          <w:rPr>
            <w:rFonts w:ascii="Times New Roman" w:hAnsi="Times New Roman" w:cs="Times New Roman"/>
          </w:rPr>
          <w:t xml:space="preserve"> </w:t>
        </w:r>
      </w:ins>
      <w:ins w:id="173" w:author="Dave Bridges" w:date="2014-10-13T11:32:00Z">
        <w:r w:rsidR="001C6DB9">
          <w:rPr>
            <w:rFonts w:ascii="Times New Roman" w:hAnsi="Times New Roman" w:cs="Times New Roman"/>
          </w:rPr>
          <w:fldChar w:fldCharType="begin" w:fldLock="1"/>
        </w:r>
      </w:ins>
      <w:r w:rsidR="001C6DB9">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previouslyFormattedCitation" : "[47]" }, "properties" : { "noteIndex" : 0 }, "schema" : "https://github.com/citation-style-language/schema/raw/master/csl-citation.json" }</w:instrText>
      </w:r>
      <w:r w:rsidR="001C6DB9">
        <w:rPr>
          <w:rFonts w:ascii="Times New Roman" w:hAnsi="Times New Roman" w:cs="Times New Roman"/>
        </w:rPr>
        <w:fldChar w:fldCharType="separate"/>
      </w:r>
      <w:r w:rsidR="001C6DB9" w:rsidRPr="001C6DB9">
        <w:rPr>
          <w:rFonts w:ascii="Times New Roman" w:hAnsi="Times New Roman" w:cs="Times New Roman"/>
          <w:noProof/>
        </w:rPr>
        <w:t>[47]</w:t>
      </w:r>
      <w:ins w:id="174" w:author="Dave Bridges" w:date="2014-10-13T11:32:00Z">
        <w:r w:rsidR="001C6DB9">
          <w:rPr>
            <w:rFonts w:ascii="Times New Roman" w:hAnsi="Times New Roman" w:cs="Times New Roman"/>
          </w:rPr>
          <w:fldChar w:fldCharType="end"/>
        </w:r>
      </w:ins>
      <w:ins w:id="175" w:author="Dave Bridges" w:date="2014-10-13T11:21:00Z">
        <w:r w:rsidR="001C6DB9">
          <w:rPr>
            <w:rFonts w:ascii="Times New Roman" w:hAnsi="Times New Roman" w:cs="Times New Roman"/>
          </w:rPr>
          <w:t xml:space="preserve">.  </w:t>
        </w:r>
      </w:ins>
      <w:ins w:id="176" w:author="Dave Bridges" w:date="2014-10-13T11:30:00Z">
        <w:r w:rsidR="001C6DB9">
          <w:rPr>
            <w:rFonts w:ascii="Times New Roman" w:hAnsi="Times New Roman" w:cs="Times New Roman"/>
          </w:rPr>
          <w:t xml:space="preserve">Globally, we also found that AP1 targets were </w:t>
        </w:r>
      </w:ins>
      <w:proofErr w:type="spellStart"/>
      <w:ins w:id="177" w:author="Dave Bridges" w:date="2014-10-13T11:21:00Z">
        <w:r w:rsidR="007F650B">
          <w:rPr>
            <w:rFonts w:ascii="Times New Roman" w:hAnsi="Times New Roman" w:cs="Times New Roman"/>
          </w:rPr>
          <w:t>downregulated</w:t>
        </w:r>
        <w:proofErr w:type="spellEnd"/>
        <w:r w:rsidR="007F650B">
          <w:rPr>
            <w:rFonts w:ascii="Times New Roman" w:hAnsi="Times New Roman" w:cs="Times New Roman"/>
          </w:rPr>
          <w:t>.</w:t>
        </w:r>
      </w:ins>
      <w:ins w:id="178" w:author="Dave Bridges" w:date="2014-10-13T11:15:00Z">
        <w:r>
          <w:rPr>
            <w:rFonts w:ascii="Times New Roman" w:hAnsi="Times New Roman" w:cs="Times New Roman"/>
          </w:rPr>
          <w:t xml:space="preserve"> (</w:t>
        </w:r>
      </w:ins>
      <w:proofErr w:type="spellStart"/>
      <w:proofErr w:type="gramStart"/>
      <w:ins w:id="179" w:author="Dave Bridges" w:date="2014-10-13T11:21:00Z">
        <w:r w:rsidR="007F650B">
          <w:rPr>
            <w:rFonts w:ascii="Times New Roman" w:hAnsi="Times New Roman" w:cs="Times New Roman"/>
          </w:rPr>
          <w:t>ie</w:t>
        </w:r>
        <w:proofErr w:type="spellEnd"/>
        <w:proofErr w:type="gramEnd"/>
        <w:r w:rsidR="007F650B">
          <w:rPr>
            <w:rFonts w:ascii="Times New Roman" w:hAnsi="Times New Roman" w:cs="Times New Roman"/>
          </w:rPr>
          <w:t xml:space="preserve">, </w:t>
        </w:r>
      </w:ins>
      <w:ins w:id="180" w:author="Dave Bridges" w:date="2014-10-13T11:15:00Z">
        <w:r>
          <w:rPr>
            <w:rFonts w:ascii="Times New Roman" w:hAnsi="Times New Roman" w:cs="Times New Roman"/>
          </w:rPr>
          <w:t xml:space="preserve">NES = -3.30, </w:t>
        </w:r>
      </w:ins>
      <w:ins w:id="181" w:author="Dave Bridges" w:date="2014-10-19T12:31:00Z">
        <w:r w:rsidR="00172803">
          <w:rPr>
            <w:rFonts w:ascii="Times New Roman" w:hAnsi="Times New Roman" w:cs="Times New Roman"/>
          </w:rPr>
          <w:t>q</w:t>
        </w:r>
      </w:ins>
      <w:ins w:id="182" w:author="Dave Bridges" w:date="2014-10-13T11:17:00Z">
        <w:r>
          <w:rPr>
            <w:rFonts w:ascii="Times New Roman" w:hAnsi="Times New Roman" w:cs="Times New Roman"/>
          </w:rPr>
          <w:t>&lt;1 x 10</w:t>
        </w:r>
        <w:r>
          <w:rPr>
            <w:rFonts w:ascii="Times New Roman" w:hAnsi="Times New Roman" w:cs="Times New Roman"/>
            <w:vertAlign w:val="superscript"/>
          </w:rPr>
          <w:t>-4</w:t>
        </w:r>
      </w:ins>
      <w:ins w:id="183" w:author="Dave Bridges" w:date="2014-10-13T11:19:00Z">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ins>
      <w:ins w:id="184" w:author="Dave Bridges" w:date="2014-10-13T11:20:00Z">
        <w:r w:rsidR="007F650B" w:rsidRPr="007F650B">
          <w:rPr>
            <w:rFonts w:ascii="Times New Roman" w:hAnsi="Times New Roman" w:cs="Times New Roman"/>
            <w:color w:val="000000"/>
          </w:rPr>
          <w:t>V$AP1_Q4_01</w:t>
        </w:r>
      </w:ins>
      <w:ins w:id="185" w:author="Dave Bridges" w:date="2014-10-13T11:17:00Z">
        <w:r w:rsidRPr="007F650B">
          <w:rPr>
            <w:rFonts w:ascii="Times New Roman" w:hAnsi="Times New Roman" w:cs="Times New Roman"/>
          </w:rPr>
          <w:t>).</w:t>
        </w:r>
      </w:ins>
    </w:p>
    <w:p w14:paraId="126D606F" w14:textId="37843A92"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del w:id="186" w:author="Dave Bridges" w:date="2014-10-19T12:31:00Z">
        <w:r w:rsidR="0089298F" w:rsidDel="00172803">
          <w:rPr>
            <w:rFonts w:ascii="Times New Roman" w:eastAsia="Times New Roman" w:hAnsi="Times New Roman" w:cs="Times New Roman"/>
          </w:rPr>
          <w:delText>q</w:delText>
        </w:r>
        <w:r w:rsidR="0089298F" w:rsidDel="00172803">
          <w:rPr>
            <w:rFonts w:ascii="Times New Roman" w:eastAsia="Times New Roman" w:hAnsi="Times New Roman" w:cs="Times New Roman"/>
            <w:vertAlign w:val="subscript"/>
          </w:rPr>
          <w:delText>age</w:delText>
        </w:r>
      </w:del>
      <w:ins w:id="187" w:author="Dave Bridges" w:date="2014-10-19T12:31:00Z">
        <w:r w:rsidR="00172803">
          <w:rPr>
            <w:rFonts w:ascii="Times New Roman" w:eastAsia="Times New Roman" w:hAnsi="Times New Roman" w:cs="Times New Roman"/>
          </w:rPr>
          <w:t>q</w:t>
        </w:r>
      </w:ins>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del w:id="188" w:author="Dave Bridges" w:date="2014-10-19T12:31:00Z">
        <w:r w:rsidR="0089298F" w:rsidDel="00172803">
          <w:rPr>
            <w:rFonts w:ascii="Times New Roman" w:eastAsia="Times New Roman" w:hAnsi="Times New Roman" w:cs="Times New Roman"/>
          </w:rPr>
          <w:delText>q</w:delText>
        </w:r>
        <w:r w:rsidR="0089298F" w:rsidDel="00172803">
          <w:rPr>
            <w:rFonts w:ascii="Times New Roman" w:eastAsia="Times New Roman" w:hAnsi="Times New Roman" w:cs="Times New Roman"/>
          </w:rPr>
          <w:softHyphen/>
        </w:r>
        <w:r w:rsidR="0089298F" w:rsidDel="00172803">
          <w:rPr>
            <w:rFonts w:ascii="Times New Roman" w:eastAsia="Times New Roman" w:hAnsi="Times New Roman" w:cs="Times New Roman"/>
            <w:vertAlign w:val="subscript"/>
          </w:rPr>
          <w:delText>age</w:delText>
        </w:r>
      </w:del>
      <w:ins w:id="189" w:author="Dave Bridges" w:date="2014-10-19T12:31:00Z">
        <w:r w:rsidR="00172803">
          <w:rPr>
            <w:rFonts w:ascii="Times New Roman" w:eastAsia="Times New Roman" w:hAnsi="Times New Roman" w:cs="Times New Roman"/>
          </w:rPr>
          <w:t>q</w:t>
        </w:r>
      </w:ins>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w:t>
      </w:r>
      <w:ins w:id="190" w:author="Dave Bridges" w:date="2014-10-19T13:55:00Z">
        <w:r w:rsidR="00BA5B68">
          <w:rPr>
            <w:rFonts w:ascii="Times New Roman" w:eastAsia="Times New Roman" w:hAnsi="Times New Roman" w:cs="Times New Roman"/>
          </w:rPr>
          <w:t>C</w:t>
        </w:r>
      </w:ins>
      <w:del w:id="191" w:author="Dave Bridges" w:date="2014-10-19T13:55:00Z">
        <w:r w:rsidR="006C0D8C" w:rsidRPr="003A3AC8" w:rsidDel="00BA5B68">
          <w:rPr>
            <w:rFonts w:ascii="Times New Roman" w:eastAsia="Times New Roman" w:hAnsi="Times New Roman" w:cs="Times New Roman"/>
          </w:rPr>
          <w:delText>B</w:delText>
        </w:r>
      </w:del>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6D0F9D7"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8\u201351]"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48–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6413973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del w:id="192" w:author="Dave Bridges" w:date="2014-10-19T12:31:00Z">
        <w:r w:rsidR="00006552" w:rsidRPr="003A3AC8" w:rsidDel="00172803">
          <w:rPr>
            <w:rFonts w:ascii="Times New Roman" w:hAnsi="Times New Roman" w:cs="Times New Roman"/>
          </w:rPr>
          <w:delText>q</w:delText>
        </w:r>
        <w:r w:rsidR="00304FB1" w:rsidDel="00172803">
          <w:rPr>
            <w:rFonts w:ascii="Times New Roman" w:hAnsi="Times New Roman" w:cs="Times New Roman"/>
            <w:vertAlign w:val="subscript"/>
          </w:rPr>
          <w:delText>age</w:delText>
        </w:r>
      </w:del>
      <w:ins w:id="193" w:author="Dave Bridges" w:date="2014-10-19T12:31:00Z">
        <w:r w:rsidR="00172803">
          <w:rPr>
            <w:rFonts w:ascii="Times New Roman" w:hAnsi="Times New Roman" w:cs="Times New Roman"/>
          </w:rPr>
          <w:t>q</w:t>
        </w:r>
      </w:ins>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180C57C2"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del w:id="194" w:author="Dave Bridges" w:date="2014-10-19T12:31:00Z">
        <w:r w:rsidR="00006552" w:rsidRPr="003A3AC8" w:rsidDel="00172803">
          <w:rPr>
            <w:rFonts w:ascii="Times New Roman" w:hAnsi="Times New Roman" w:cs="Times New Roman"/>
          </w:rPr>
          <w:delText>q</w:delText>
        </w:r>
        <w:r w:rsidR="00304FB1" w:rsidDel="00172803">
          <w:rPr>
            <w:rFonts w:ascii="Times New Roman" w:hAnsi="Times New Roman" w:cs="Times New Roman"/>
            <w:vertAlign w:val="subscript"/>
          </w:rPr>
          <w:delText>age</w:delText>
        </w:r>
      </w:del>
      <w:ins w:id="195" w:author="Dave Bridges" w:date="2014-10-19T12:31:00Z">
        <w:r w:rsidR="00172803">
          <w:rPr>
            <w:rFonts w:ascii="Times New Roman" w:hAnsi="Times New Roman" w:cs="Times New Roman"/>
          </w:rPr>
          <w:t>q</w:t>
        </w:r>
      </w:ins>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 xml:space="preserve">Figure </w:t>
      </w:r>
      <w:ins w:id="196" w:author="Dave Bridges" w:date="2014-10-19T13:35:00Z">
        <w:r w:rsidR="009B1D0F">
          <w:rPr>
            <w:rFonts w:ascii="Times New Roman" w:hAnsi="Times New Roman" w:cs="Times New Roman"/>
          </w:rPr>
          <w:t>4</w:t>
        </w:r>
      </w:ins>
      <w:del w:id="197" w:author="Dave Bridges" w:date="2014-10-19T13:35:00Z">
        <w:r w:rsidR="004806CF" w:rsidRPr="003A3AC8" w:rsidDel="009B1D0F">
          <w:rPr>
            <w:rFonts w:ascii="Times New Roman" w:hAnsi="Times New Roman" w:cs="Times New Roman"/>
          </w:rPr>
          <w:delText>2</w:delText>
        </w:r>
      </w:del>
      <w:r w:rsidR="004806CF" w:rsidRPr="003A3AC8">
        <w:rPr>
          <w:rFonts w:ascii="Times New Roman" w:hAnsi="Times New Roman" w:cs="Times New Roman"/>
        </w:rPr>
        <w:t>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del w:id="198" w:author="Dave Bridges" w:date="2014-10-19T12:31:00Z">
        <w:r w:rsidR="000D5CD2" w:rsidRPr="003A3AC8" w:rsidDel="00172803">
          <w:rPr>
            <w:rFonts w:ascii="Times New Roman" w:hAnsi="Times New Roman" w:cs="Times New Roman"/>
          </w:rPr>
          <w:delText>q</w:delText>
        </w:r>
        <w:r w:rsidR="00C952B4" w:rsidDel="00172803">
          <w:rPr>
            <w:rFonts w:ascii="Times New Roman" w:hAnsi="Times New Roman" w:cs="Times New Roman"/>
            <w:vertAlign w:val="subscript"/>
          </w:rPr>
          <w:delText>age</w:delText>
        </w:r>
      </w:del>
      <w:ins w:id="199" w:author="Dave Bridges" w:date="2014-10-19T12:31:00Z">
        <w:r w:rsidR="00172803">
          <w:rPr>
            <w:rFonts w:ascii="Times New Roman" w:hAnsi="Times New Roman" w:cs="Times New Roman"/>
          </w:rPr>
          <w:t>q</w:t>
        </w:r>
      </w:ins>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1C6DB9" w:rsidRPr="001C6DB9">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ins w:id="200" w:author="Dave Bridges" w:date="2014-10-09T13:41:00Z">
        <w:r w:rsidR="00805504">
          <w:rPr>
            <w:rFonts w:ascii="Times New Roman" w:hAnsi="Times New Roman" w:cs="Times New Roman"/>
          </w:rPr>
          <w:t xml:space="preserve">It should be noted, however that </w:t>
        </w:r>
      </w:ins>
      <w:ins w:id="201" w:author="Dave Bridges" w:date="2014-10-09T13:44:00Z">
        <w:r w:rsidR="00A66AD7">
          <w:rPr>
            <w:rFonts w:ascii="Times New Roman" w:hAnsi="Times New Roman" w:cs="Times New Roman"/>
          </w:rPr>
          <w:t>this</w:t>
        </w:r>
      </w:ins>
      <w:ins w:id="202" w:author="Dave Bridges" w:date="2014-10-09T13:43:00Z">
        <w:r w:rsidR="00A66AD7">
          <w:rPr>
            <w:rFonts w:ascii="Times New Roman" w:hAnsi="Times New Roman" w:cs="Times New Roman"/>
          </w:rPr>
          <w:t xml:space="preserve"> </w:t>
        </w:r>
      </w:ins>
      <w:ins w:id="203" w:author="Dave Bridges" w:date="2014-10-09T13:44:00Z">
        <w:r w:rsidR="00A66AD7">
          <w:rPr>
            <w:rFonts w:ascii="Times New Roman" w:hAnsi="Times New Roman" w:cs="Times New Roman"/>
          </w:rPr>
          <w:t>exploratory finding</w:t>
        </w:r>
      </w:ins>
      <w:ins w:id="204" w:author="Dave Bridges" w:date="2014-10-09T13:43:00Z">
        <w:r w:rsidR="00A66AD7">
          <w:rPr>
            <w:rFonts w:ascii="Times New Roman" w:hAnsi="Times New Roman" w:cs="Times New Roman"/>
          </w:rPr>
          <w:t xml:space="preserve"> was limited </w:t>
        </w:r>
      </w:ins>
      <w:ins w:id="205" w:author="Dave Bridges" w:date="2014-10-09T13:44:00Z">
        <w:r w:rsidR="00A66AD7">
          <w:rPr>
            <w:rFonts w:ascii="Times New Roman" w:hAnsi="Times New Roman" w:cs="Times New Roman"/>
          </w:rPr>
          <w:t>since we</w:t>
        </w:r>
      </w:ins>
      <w:ins w:id="206" w:author="Dave Bridges" w:date="2014-10-09T13:43:00Z">
        <w:r w:rsidR="00A66AD7">
          <w:rPr>
            <w:rFonts w:ascii="Times New Roman" w:hAnsi="Times New Roman" w:cs="Times New Roman"/>
          </w:rPr>
          <w:t xml:space="preserve"> only</w:t>
        </w:r>
      </w:ins>
      <w:ins w:id="207" w:author="Dave Bridges" w:date="2014-10-09T13:41:00Z">
        <w:r w:rsidR="00805504">
          <w:rPr>
            <w:rFonts w:ascii="Times New Roman" w:hAnsi="Times New Roman" w:cs="Times New Roman"/>
          </w:rPr>
          <w:t xml:space="preserve"> </w:t>
        </w:r>
      </w:ins>
      <w:ins w:id="208" w:author="Dave Bridges" w:date="2014-10-09T13:44:00Z">
        <w:r w:rsidR="00A66AD7">
          <w:rPr>
            <w:rFonts w:ascii="Times New Roman" w:hAnsi="Times New Roman" w:cs="Times New Roman"/>
          </w:rPr>
          <w:t xml:space="preserve">had </w:t>
        </w:r>
      </w:ins>
      <w:ins w:id="209" w:author="Dave Bridges" w:date="2014-10-09T13:41:00Z">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ins>
      <w:ins w:id="210" w:author="Dave Bridges" w:date="2014-10-09T13:44:00Z">
        <w:r w:rsidR="00A66AD7">
          <w:rPr>
            <w:rFonts w:ascii="Times New Roman" w:hAnsi="Times New Roman" w:cs="Times New Roman"/>
          </w:rPr>
          <w:t xml:space="preserve">age-dependent </w:t>
        </w:r>
      </w:ins>
      <w:ins w:id="211" w:author="Dave Bridges" w:date="2014-10-09T13:41:00Z">
        <w:r w:rsidR="00805504">
          <w:rPr>
            <w:rFonts w:ascii="Times New Roman" w:hAnsi="Times New Roman" w:cs="Times New Roman"/>
          </w:rPr>
          <w:t>findings will need to be reproduced in a larger cohort.</w:t>
        </w:r>
      </w:ins>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w:t>
      </w:r>
      <w:r w:rsidRPr="003A3AC8">
        <w:rPr>
          <w:rFonts w:ascii="Times New Roman" w:hAnsi="Times New Roman" w:cs="Times New Roman"/>
        </w:rPr>
        <w:lastRenderedPageBreak/>
        <w:t>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ins w:id="212" w:author="Dave Bridges" w:date="2014-10-12T19:36:00Z">
        <w:r w:rsidR="00600914">
          <w:rPr>
            <w:rFonts w:ascii="Times New Roman" w:hAnsi="Times New Roman" w:cs="Times New Roman"/>
            <w:bCs/>
          </w:rPr>
          <w:t xml:space="preserve">the </w:t>
        </w:r>
      </w:ins>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D13093D" w14:textId="62C370E5" w:rsidR="001C6DB9" w:rsidRPr="001C6DB9" w:rsidRDefault="006E4692">
      <w:pPr>
        <w:pStyle w:val="NormalWeb"/>
        <w:ind w:left="640" w:hanging="640"/>
        <w:divId w:val="1490905365"/>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1C6DB9" w:rsidRPr="001C6DB9">
        <w:rPr>
          <w:rFonts w:ascii="Times New Roman" w:hAnsi="Times New Roman"/>
          <w:noProof/>
          <w:sz w:val="22"/>
        </w:rPr>
        <w:t xml:space="preserve">1. </w:t>
      </w:r>
      <w:r w:rsidR="001C6DB9" w:rsidRPr="001C6DB9">
        <w:rPr>
          <w:rFonts w:ascii="Times New Roman" w:hAnsi="Times New Roman"/>
          <w:noProof/>
          <w:sz w:val="22"/>
        </w:rPr>
        <w:tab/>
        <w:t>Holdaway IM, Rajasoorya C (1999) Epidemiology of acromegaly. Pituitary 2: 29–41.</w:t>
      </w:r>
    </w:p>
    <w:p w14:paraId="6E5640E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 </w:t>
      </w:r>
      <w:r w:rsidRPr="001C6DB9">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04AC4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3. </w:t>
      </w:r>
      <w:r w:rsidRPr="001C6DB9">
        <w:rPr>
          <w:rFonts w:ascii="Times New Roman" w:hAnsi="Times New Roman"/>
          <w:noProof/>
          <w:sz w:val="22"/>
        </w:rPr>
        <w:tab/>
        <w:t>Ezzat S, Forster MJ, Berchtold P, Redelmeier DA, Boerlin V, et al. (1994) Acromegaly. Clinical and biochemical features in 500 patients. Medicine (Baltimore) 73: 233–240.</w:t>
      </w:r>
    </w:p>
    <w:p w14:paraId="1452931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 </w:t>
      </w:r>
      <w:r w:rsidRPr="001C6DB9">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3EE184B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 </w:t>
      </w:r>
      <w:r w:rsidRPr="001C6DB9">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6CAE270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6. </w:t>
      </w:r>
      <w:r w:rsidRPr="001C6DB9">
        <w:rPr>
          <w:rFonts w:ascii="Times New Roman" w:hAnsi="Times New Roman"/>
          <w:noProof/>
          <w:sz w:val="22"/>
        </w:rPr>
        <w:tab/>
        <w:t>Ayuk J, Sheppard MC (2006) Growth hormone and its disorders. Postgrad Med J 82: 24–30. doi:10.1136/pgmj.2005.036087.</w:t>
      </w:r>
    </w:p>
    <w:p w14:paraId="701BB4E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7. </w:t>
      </w:r>
      <w:r w:rsidRPr="001C6DB9">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71F88DE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8. </w:t>
      </w:r>
      <w:r w:rsidRPr="001C6DB9">
        <w:rPr>
          <w:rFonts w:ascii="Times New Roman" w:hAnsi="Times New Roman"/>
          <w:noProof/>
          <w:sz w:val="22"/>
        </w:rPr>
        <w:tab/>
        <w:t>Bolinder J, Ostman J, Werner S, Arner P (1986) Insulin action in human adipose tissue in acromegaly. J Clin Invest 77: 1201–1206. doi:10.1172/JCI112422.</w:t>
      </w:r>
    </w:p>
    <w:p w14:paraId="6769FFA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9. </w:t>
      </w:r>
      <w:r w:rsidRPr="001C6DB9">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6882D22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0. </w:t>
      </w:r>
      <w:r w:rsidRPr="001C6DB9">
        <w:rPr>
          <w:rFonts w:ascii="Times New Roman" w:hAnsi="Times New Roman"/>
          <w:noProof/>
          <w:sz w:val="22"/>
        </w:rPr>
        <w:tab/>
        <w:t>Nielsen S, Møller N, Christiansen JS, Jørgensen JO (2001) Pharmacological antilipolysis restores insulin sensitivity during growth hormone exposure. Diabetes 50: 2301–2308.</w:t>
      </w:r>
    </w:p>
    <w:p w14:paraId="7DC4625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1. </w:t>
      </w:r>
      <w:r w:rsidRPr="001C6DB9">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1FD13A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2. </w:t>
      </w:r>
      <w:r w:rsidRPr="001C6DB9">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4E786C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3. </w:t>
      </w:r>
      <w:r w:rsidRPr="001C6DB9">
        <w:rPr>
          <w:rFonts w:ascii="Times New Roman" w:hAnsi="Times New Roman"/>
          <w:noProof/>
          <w:sz w:val="22"/>
        </w:rPr>
        <w:tab/>
        <w:t>Bligh EG, Dyer WJ (1959) A rapid method of total lipid extraction and purification. Can J Biochem Physiol 37: 911–917.</w:t>
      </w:r>
    </w:p>
    <w:p w14:paraId="112A07B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4. </w:t>
      </w:r>
      <w:r w:rsidRPr="001C6DB9">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1476AA49"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5. </w:t>
      </w:r>
      <w:r w:rsidRPr="001C6DB9">
        <w:rPr>
          <w:rFonts w:ascii="Times New Roman" w:hAnsi="Times New Roman"/>
          <w:noProof/>
          <w:sz w:val="22"/>
        </w:rPr>
        <w:tab/>
        <w:t>Langmead B, Trapnell C, Pop M, Salzberg SL (2009) Ultrafast and memory-efficient alignment of short DNA sequences to the human genome. Genome Biol 10: R25. doi:10.1186/gb-2009-10-3-r25.</w:t>
      </w:r>
    </w:p>
    <w:p w14:paraId="276F6BD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6. </w:t>
      </w:r>
      <w:r w:rsidRPr="001C6DB9">
        <w:rPr>
          <w:rFonts w:ascii="Times New Roman" w:hAnsi="Times New Roman"/>
          <w:noProof/>
          <w:sz w:val="22"/>
        </w:rPr>
        <w:tab/>
        <w:t>Anders S, Pyl PT, Huber W (2014) HTSeq – A Python framework to work with high-throughput sequencing data: 1–5.</w:t>
      </w:r>
    </w:p>
    <w:p w14:paraId="7888EF3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17. </w:t>
      </w:r>
      <w:r w:rsidRPr="001C6DB9">
        <w:rPr>
          <w:rFonts w:ascii="Times New Roman" w:hAnsi="Times New Roman"/>
          <w:noProof/>
          <w:sz w:val="22"/>
        </w:rPr>
        <w:tab/>
        <w:t>Love MI, Huber W, Anders S (2014) Moderated estimation of fold change and dispersion for RNA-Seq data with DESeq2. doi:10.1101/002832.</w:t>
      </w:r>
    </w:p>
    <w:p w14:paraId="384E289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8. </w:t>
      </w:r>
      <w:r w:rsidRPr="001C6DB9">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2976E179"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9. </w:t>
      </w:r>
      <w:r w:rsidRPr="001C6DB9">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50B4AB8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0. </w:t>
      </w:r>
      <w:r w:rsidRPr="001C6DB9">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E2572A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1. </w:t>
      </w:r>
      <w:r w:rsidRPr="001C6DB9">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3DAD0A6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2. </w:t>
      </w:r>
      <w:r w:rsidRPr="001C6DB9">
        <w:rPr>
          <w:rFonts w:ascii="Times New Roman" w:hAnsi="Times New Roman"/>
          <w:noProof/>
          <w:sz w:val="22"/>
        </w:rPr>
        <w:tab/>
        <w:t>Benjamini Y, Hochberg Y (1995) Controlling the False Discovery Rate: A Practical and Powerful Approach to Multiple Testing. J R Stat Soc Ser B 57: 289–300.</w:t>
      </w:r>
    </w:p>
    <w:p w14:paraId="3274C3B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3. </w:t>
      </w:r>
      <w:r w:rsidRPr="001C6DB9">
        <w:rPr>
          <w:rFonts w:ascii="Times New Roman" w:hAnsi="Times New Roman"/>
          <w:noProof/>
          <w:sz w:val="22"/>
        </w:rPr>
        <w:tab/>
        <w:t>R Development Core Team, R Core Team (2011) R: A language and environment for statistical computing.</w:t>
      </w:r>
    </w:p>
    <w:p w14:paraId="448458E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4. </w:t>
      </w:r>
      <w:r w:rsidRPr="001C6DB9">
        <w:rPr>
          <w:rFonts w:ascii="Times New Roman" w:hAnsi="Times New Roman"/>
          <w:noProof/>
          <w:sz w:val="22"/>
        </w:rPr>
        <w:tab/>
        <w:t>Fox J, Weisberg S (2011) An {R} Companion to Applied Regression. Second. Thousand Oaks {CA}: Sage.</w:t>
      </w:r>
    </w:p>
    <w:p w14:paraId="2454976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5. </w:t>
      </w:r>
      <w:r w:rsidRPr="001C6DB9">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C41F8D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6. </w:t>
      </w:r>
      <w:r w:rsidRPr="001C6DB9">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69F3BAC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7. </w:t>
      </w:r>
      <w:r w:rsidRPr="001C6DB9">
        <w:rPr>
          <w:rFonts w:ascii="Times New Roman" w:hAnsi="Times New Roman"/>
          <w:noProof/>
          <w:sz w:val="22"/>
        </w:rPr>
        <w:tab/>
        <w:t>Young MD, Wakefield MJ, Smyth GK, Oshlack A (2010) Gene ontology analysis for RNA-seq: accounting for selection bias. Genome Biol 11: R14. doi:10.1186/gb-2010-11-2-r14.</w:t>
      </w:r>
    </w:p>
    <w:p w14:paraId="46503A81"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8. </w:t>
      </w:r>
      <w:r w:rsidRPr="001C6DB9">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0EE1502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9. </w:t>
      </w:r>
      <w:r w:rsidRPr="001C6DB9">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74CC306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0. </w:t>
      </w:r>
      <w:r w:rsidRPr="001C6DB9">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586A73A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31. </w:t>
      </w:r>
      <w:r w:rsidRPr="001C6DB9">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06E4A8F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2. </w:t>
      </w:r>
      <w:r w:rsidRPr="001C6DB9">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0D32BB8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3. </w:t>
      </w:r>
      <w:r w:rsidRPr="001C6DB9">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E514C4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4. </w:t>
      </w:r>
      <w:r w:rsidRPr="001C6DB9">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3FE789D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5. </w:t>
      </w:r>
      <w:r w:rsidRPr="001C6DB9">
        <w:rPr>
          <w:rFonts w:ascii="Times New Roman" w:hAnsi="Times New Roman"/>
          <w:noProof/>
          <w:sz w:val="22"/>
        </w:rPr>
        <w:tab/>
        <w:t>Waters MJ, Brooks AJ (2012) Growth hormone and cell growth. Endocr Dev 23: 86–95. doi:10.1159/000341761.</w:t>
      </w:r>
    </w:p>
    <w:p w14:paraId="30A005B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6. </w:t>
      </w:r>
      <w:r w:rsidRPr="001C6DB9">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060782E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7. </w:t>
      </w:r>
      <w:r w:rsidRPr="001C6DB9">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93516A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8. </w:t>
      </w:r>
      <w:r w:rsidRPr="001C6DB9">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34B2FCD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9. </w:t>
      </w:r>
      <w:r w:rsidRPr="001C6DB9">
        <w:rPr>
          <w:rFonts w:ascii="Times New Roman" w:hAnsi="Times New Roman"/>
          <w:noProof/>
          <w:sz w:val="22"/>
        </w:rPr>
        <w:tab/>
        <w:t>Simsolo RB (1995) Effects of acromegaly treatment and growth hormone on adipose tissue lipoprotein lipase. J Clin Endocrinol Metab 80: 3233–3238. doi:10.1210/jc.80.11.3233.</w:t>
      </w:r>
    </w:p>
    <w:p w14:paraId="519B1E8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0. </w:t>
      </w:r>
      <w:r w:rsidRPr="001C6DB9">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46EEC0A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1. </w:t>
      </w:r>
      <w:r w:rsidRPr="001C6DB9">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5062064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2. </w:t>
      </w:r>
      <w:r w:rsidRPr="001C6DB9">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5B96FD4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3. </w:t>
      </w:r>
      <w:r w:rsidRPr="001C6DB9">
        <w:rPr>
          <w:rFonts w:ascii="Times New Roman" w:hAnsi="Times New Roman"/>
          <w:noProof/>
          <w:sz w:val="22"/>
        </w:rPr>
        <w:tab/>
        <w:t>Oberbauer AM, German JB, Murray JD (2011) Growth hormone enhances arachidonic acid metabolites in a growth hormone transgenic mouse. Lipids 46: 495–504. doi:10.1007/s11745-011-3548-y.</w:t>
      </w:r>
    </w:p>
    <w:p w14:paraId="4A7F447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44. </w:t>
      </w:r>
      <w:r w:rsidRPr="001C6DB9">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0F72618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5. </w:t>
      </w:r>
      <w:r w:rsidRPr="001C6DB9">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32131DEE"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6. </w:t>
      </w:r>
      <w:r w:rsidRPr="001C6DB9">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226FF04E"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7. </w:t>
      </w:r>
      <w:r w:rsidRPr="001C6DB9">
        <w:rPr>
          <w:rFonts w:ascii="Times New Roman" w:hAnsi="Times New Roman"/>
          <w:noProof/>
          <w:sz w:val="22"/>
        </w:rPr>
        <w:tab/>
        <w:t>Shaulian E, Karin M (2002) AP-1 as a regulator of cell life and death. Nat Cell Biol 4: E131–6. doi:10.1038/ncb0502-e131.</w:t>
      </w:r>
    </w:p>
    <w:p w14:paraId="3B62A6B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8. </w:t>
      </w:r>
      <w:r w:rsidRPr="001C6DB9">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52A1C3A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9. </w:t>
      </w:r>
      <w:r w:rsidRPr="001C6DB9">
        <w:rPr>
          <w:rFonts w:ascii="Times New Roman" w:hAnsi="Times New Roman"/>
          <w:noProof/>
          <w:sz w:val="22"/>
        </w:rPr>
        <w:tab/>
        <w:t>Adams JM, Pratipanawatr T, Berria R, Wang E, DeFronzo RA, et al. (2004) Ceramide content is increased in skeletal muscle from obese insulin-resistant humans. Diabetes 53: 25–31.</w:t>
      </w:r>
    </w:p>
    <w:p w14:paraId="22DB67A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0. </w:t>
      </w:r>
      <w:r w:rsidRPr="001C6DB9">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62391C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1. </w:t>
      </w:r>
      <w:r w:rsidRPr="001C6DB9">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2D9BAC8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2. </w:t>
      </w:r>
      <w:r w:rsidRPr="001C6DB9">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483568F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3. </w:t>
      </w:r>
      <w:r w:rsidRPr="001C6DB9">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44099E7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4. </w:t>
      </w:r>
      <w:r w:rsidRPr="001C6DB9">
        <w:rPr>
          <w:rFonts w:ascii="Times New Roman" w:hAnsi="Times New Roman"/>
          <w:noProof/>
          <w:sz w:val="22"/>
        </w:rPr>
        <w:tab/>
        <w:t>Hindle AK, Brody F, Tevar R, Kluk B, Hill S, et al. (2009) TCF7L2 expression in diabetic patients undergoing bariatric surgery. Surg Endosc 23: 700–704. doi:10.1007/s00464-008-0001-2.</w:t>
      </w:r>
    </w:p>
    <w:p w14:paraId="4011B61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5. </w:t>
      </w:r>
      <w:r w:rsidRPr="001C6DB9">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02836F4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6. </w:t>
      </w:r>
      <w:r w:rsidRPr="001C6DB9">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0751490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57. </w:t>
      </w:r>
      <w:r w:rsidRPr="001C6DB9">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546BF8B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8. </w:t>
      </w:r>
      <w:r w:rsidRPr="001C6DB9">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4D30C35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9. </w:t>
      </w:r>
      <w:r w:rsidRPr="001C6DB9">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C858BF0" w:rsidR="00D377FA" w:rsidRPr="003A3AC8" w:rsidRDefault="006E4692" w:rsidP="001C6DB9">
      <w:pPr>
        <w:pStyle w:val="NormalWeb"/>
        <w:ind w:left="640" w:hanging="640"/>
        <w:divId w:val="52398413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ins w:id="213" w:author="Dave Bridges" w:date="2014-10-12T18:35:00Z">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ins>
      <w:ins w:id="214" w:author="Dave Bridges" w:date="2014-10-19T12:31:00Z">
        <w:r w:rsidR="00172803">
          <w:rPr>
            <w:rFonts w:ascii="Times New Roman" w:hAnsi="Times New Roman" w:cs="Times New Roman"/>
            <w:bCs/>
          </w:rPr>
          <w:t>q</w:t>
        </w:r>
      </w:ins>
      <w:ins w:id="215" w:author="Dave Bridges" w:date="2014-10-12T18:35:00Z">
        <w:r w:rsidR="008F0542">
          <w:rPr>
            <w:rFonts w:ascii="Times New Roman" w:hAnsi="Times New Roman" w:cs="Times New Roman"/>
            <w:bCs/>
          </w:rPr>
          <w:t>&lt;0.05) between acromegaly and control subjects.</w:t>
        </w:r>
      </w:ins>
      <w:ins w:id="216" w:author="Dave Bridges" w:date="2014-10-12T18:36:00Z">
        <w:r w:rsidR="008F0542">
          <w:rPr>
            <w:rFonts w:ascii="Times New Roman" w:hAnsi="Times New Roman" w:cs="Times New Roman"/>
            <w:bCs/>
          </w:rPr>
          <w:t xml:space="preserve">  Each dot represents the log2 fold change</w:t>
        </w:r>
      </w:ins>
      <w:ins w:id="217" w:author="Dave Bridges" w:date="2014-10-12T18:37:00Z">
        <w:r w:rsidR="008F0542">
          <w:rPr>
            <w:rFonts w:ascii="Times New Roman" w:hAnsi="Times New Roman" w:cs="Times New Roman"/>
            <w:bCs/>
          </w:rPr>
          <w:t xml:space="preserve"> for acromegaly</w:t>
        </w:r>
      </w:ins>
      <w:ins w:id="218" w:author="Dave Bridges" w:date="2014-10-12T18:36:00Z">
        <w:r w:rsidR="008F0542">
          <w:rPr>
            <w:rFonts w:ascii="Times New Roman" w:hAnsi="Times New Roman" w:cs="Times New Roman"/>
            <w:bCs/>
          </w:rPr>
          <w:t xml:space="preserve">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w:t>
        </w:r>
      </w:ins>
      <w:ins w:id="219" w:author="Dave Bridges" w:date="2014-10-12T18:37:00Z">
        <w:r w:rsidR="008F0542">
          <w:rPr>
            <w:rFonts w:ascii="Times New Roman" w:hAnsi="Times New Roman" w:cs="Times New Roman"/>
            <w:bCs/>
          </w:rPr>
          <w:t xml:space="preserve">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w:t>
        </w:r>
      </w:ins>
      <w:ins w:id="220" w:author="Dave Bridges" w:date="2014-10-12T18:38:00Z">
        <w:r w:rsidR="008F0542">
          <w:rPr>
            <w:rFonts w:ascii="Times New Roman" w:hAnsi="Times New Roman" w:cs="Times New Roman"/>
            <w:bCs/>
          </w:rPr>
          <w:t>the</w:t>
        </w:r>
      </w:ins>
      <w:ins w:id="221" w:author="Dave Bridges" w:date="2014-10-12T18:37:00Z">
        <w:r w:rsidR="008F0542">
          <w:rPr>
            <w:rFonts w:ascii="Times New Roman" w:hAnsi="Times New Roman" w:cs="Times New Roman"/>
            <w:bCs/>
          </w:rPr>
          <w:t xml:space="preserve"> </w:t>
        </w:r>
      </w:ins>
      <w:ins w:id="222" w:author="Dave Bridges" w:date="2014-10-12T18:38:00Z">
        <w:r w:rsidR="008F0542">
          <w:rPr>
            <w:rFonts w:ascii="Times New Roman" w:hAnsi="Times New Roman" w:cs="Times New Roman"/>
            <w:bCs/>
          </w:rPr>
          <w:t>fold change for the under-60 patients.</w:t>
        </w:r>
      </w:ins>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0B95DF2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ins w:id="223" w:author="Dave Bridges" w:date="2014-10-12T18:46:00Z">
        <w:r w:rsidR="002A7199">
          <w:rPr>
            <w:rFonts w:ascii="Times New Roman" w:hAnsi="Times New Roman" w:cs="Times New Roman"/>
            <w:bCs/>
          </w:rPr>
          <w:t xml:space="preserve">A) </w:t>
        </w:r>
      </w:ins>
      <w:r w:rsidRPr="003A3AC8">
        <w:rPr>
          <w:rFonts w:ascii="Times New Roman" w:hAnsi="Times New Roman" w:cs="Times New Roman"/>
          <w:bCs/>
          <w:i/>
        </w:rPr>
        <w:t>IGF1</w:t>
      </w:r>
      <w:r w:rsidRPr="003A3AC8">
        <w:rPr>
          <w:rFonts w:ascii="Times New Roman" w:hAnsi="Times New Roman" w:cs="Times New Roman"/>
          <w:bCs/>
        </w:rPr>
        <w:t xml:space="preserve"> and </w:t>
      </w:r>
      <w:ins w:id="224" w:author="Dave Bridges" w:date="2014-10-12T18:46:00Z">
        <w:r w:rsidR="002A7199">
          <w:rPr>
            <w:rFonts w:ascii="Times New Roman" w:hAnsi="Times New Roman" w:cs="Times New Roman"/>
            <w:bCs/>
          </w:rPr>
          <w:t xml:space="preserve">B) </w:t>
        </w:r>
      </w:ins>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ins w:id="225" w:author="Dave Bridges" w:date="2014-10-12T19:18:00Z">
        <w:r w:rsidR="0026616E">
          <w:rPr>
            <w:rFonts w:ascii="Times New Roman" w:hAnsi="Times New Roman" w:cs="Times New Roman"/>
            <w:bCs/>
          </w:rPr>
          <w:t>C</w:t>
        </w:r>
      </w:ins>
      <w:del w:id="226" w:author="Dave Bridges" w:date="2014-10-12T19:18:00Z">
        <w:r w:rsidR="00B6419C" w:rsidRPr="003A3AC8" w:rsidDel="0026616E">
          <w:rPr>
            <w:rFonts w:ascii="Times New Roman" w:hAnsi="Times New Roman" w:cs="Times New Roman"/>
            <w:bCs/>
          </w:rPr>
          <w:delText>B</w:delText>
        </w:r>
      </w:del>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del w:id="227" w:author="Dave Bridges" w:date="2014-10-12T19:19:00Z">
        <w:r w:rsidR="00B6419C" w:rsidRPr="003A3AC8" w:rsidDel="0026616E">
          <w:rPr>
            <w:rFonts w:ascii="Times New Roman" w:hAnsi="Times New Roman" w:cs="Times New Roman"/>
            <w:bCs/>
          </w:rPr>
          <w:delText>C</w:delText>
        </w:r>
      </w:del>
      <w:ins w:id="228" w:author="Dave Bridges" w:date="2014-10-12T19:19:00Z">
        <w:r w:rsidR="0026616E">
          <w:rPr>
            <w:rFonts w:ascii="Times New Roman" w:hAnsi="Times New Roman" w:cs="Times New Roman"/>
            <w:bCs/>
          </w:rPr>
          <w:t>D and E</w:t>
        </w:r>
      </w:ins>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del w:id="229" w:author="Dave Bridges" w:date="2014-10-12T19:18:00Z">
        <w:r w:rsidR="00B6419C" w:rsidRPr="003A3AC8" w:rsidDel="0026616E">
          <w:rPr>
            <w:rFonts w:ascii="Times New Roman" w:hAnsi="Times New Roman" w:cs="Times New Roman"/>
            <w:bCs/>
          </w:rPr>
          <w:delText>D</w:delText>
        </w:r>
      </w:del>
      <w:ins w:id="230" w:author="Dave Bridges" w:date="2014-10-12T19:18:00Z">
        <w:r w:rsidR="0026616E">
          <w:rPr>
            <w:rFonts w:ascii="Times New Roman" w:hAnsi="Times New Roman" w:cs="Times New Roman"/>
            <w:bCs/>
          </w:rPr>
          <w:t>F</w:t>
        </w:r>
      </w:ins>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ins w:id="231" w:author="Dave Bridges" w:date="2014-10-12T19:19:00Z">
        <w:r w:rsidR="0026616E">
          <w:rPr>
            <w:rFonts w:ascii="Times New Roman" w:hAnsi="Times New Roman" w:cs="Times New Roman"/>
            <w:bCs/>
          </w:rPr>
          <w:t xml:space="preserve"> for the separated under 60 and 60 or over cohorts</w:t>
        </w:r>
      </w:ins>
      <w:ins w:id="232" w:author="Dave Bridges" w:date="2014-10-19T12:59:00Z">
        <w:r w:rsidR="00543F8B">
          <w:rPr>
            <w:rFonts w:ascii="Times New Roman" w:hAnsi="Times New Roman" w:cs="Times New Roman"/>
            <w:bCs/>
          </w:rPr>
          <w:t xml:space="preserve"> for panels A, B, D and E and for the age adjusted combined analysis for panel F</w:t>
        </w:r>
      </w:ins>
      <w:ins w:id="233" w:author="Dave Bridges" w:date="2014-10-12T19:19:00Z">
        <w:r w:rsidR="0026616E">
          <w:rPr>
            <w:rFonts w:ascii="Times New Roman" w:hAnsi="Times New Roman" w:cs="Times New Roman"/>
            <w:bCs/>
          </w:rPr>
          <w:t xml:space="preserve">. </w:t>
        </w:r>
      </w:ins>
      <w:del w:id="234" w:author="Dave Bridges" w:date="2014-10-19T13:00:00Z">
        <w:r w:rsidR="003848BA" w:rsidRPr="003A3AC8" w:rsidDel="00543F8B">
          <w:rPr>
            <w:rFonts w:ascii="Times New Roman" w:hAnsi="Times New Roman" w:cs="Times New Roman"/>
            <w:bCs/>
          </w:rPr>
          <w:delText xml:space="preserve">.  </w:delText>
        </w:r>
      </w:del>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del w:id="235" w:author="Dave Bridges" w:date="2014-10-19T13:00:00Z">
        <w:r w:rsidR="0054383A" w:rsidRPr="003A3AC8" w:rsidDel="0002393A">
          <w:rPr>
            <w:rFonts w:ascii="Times New Roman" w:hAnsi="Times New Roman" w:cs="Times New Roman"/>
            <w:bCs/>
          </w:rPr>
          <w:delText>mRNA Expression is in units of RPKM</w:delText>
        </w:r>
        <w:r w:rsidR="006F0D92" w:rsidRPr="003A3AC8" w:rsidDel="0002393A">
          <w:rPr>
            <w:rFonts w:ascii="Times New Roman" w:hAnsi="Times New Roman" w:cs="Times New Roman"/>
            <w:bCs/>
          </w:rPr>
          <w:delText xml:space="preserve"> (reads per kilobase per million reads)</w:delText>
        </w:r>
        <w:r w:rsidR="00880184" w:rsidRPr="003A3AC8" w:rsidDel="0002393A">
          <w:rPr>
            <w:rFonts w:ascii="Times New Roman" w:hAnsi="Times New Roman" w:cs="Times New Roman"/>
            <w:bCs/>
          </w:rPr>
          <w:delText>.</w:delText>
        </w:r>
      </w:del>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A05C0B5"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bookmarkStart w:id="236" w:name="_GoBack"/>
      <w:bookmarkEnd w:id="236"/>
      <w:del w:id="237" w:author="Dave Bridges" w:date="2014-10-19T14:05:00Z">
        <w:r w:rsidR="000C1399" w:rsidRPr="003A3AC8" w:rsidDel="003B53CC">
          <w:rPr>
            <w:rFonts w:ascii="Times New Roman" w:hAnsi="Times New Roman" w:cs="Times New Roman"/>
            <w:bCs/>
          </w:rPr>
          <w:delText>mRNA Expression is in units of RPKM (reads per kilobase per million reads).</w:delText>
        </w:r>
      </w:del>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0"/>
      <w:footerReference w:type="even" r:id="rId91"/>
      <w:footerReference w:type="default" r:id="rId92"/>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BA5B68" w:rsidRDefault="00BA5B68" w:rsidP="00C44BCA">
      <w:pPr>
        <w:spacing w:after="0" w:line="240" w:lineRule="auto"/>
      </w:pPr>
      <w:r>
        <w:separator/>
      </w:r>
    </w:p>
  </w:endnote>
  <w:endnote w:type="continuationSeparator" w:id="0">
    <w:p w14:paraId="7EAE7D1E" w14:textId="77777777" w:rsidR="00BA5B68" w:rsidRDefault="00BA5B68" w:rsidP="00C44BCA">
      <w:pPr>
        <w:spacing w:after="0" w:line="240" w:lineRule="auto"/>
      </w:pPr>
      <w:r>
        <w:continuationSeparator/>
      </w:r>
    </w:p>
  </w:endnote>
  <w:endnote w:type="continuationNotice" w:id="1">
    <w:p w14:paraId="13B79468" w14:textId="77777777" w:rsidR="00BA5B68" w:rsidRDefault="00BA5B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BA5B68" w:rsidRDefault="00BA5B68"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BA5B68" w:rsidRDefault="00BA5B6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BA5B68" w:rsidRDefault="00BA5B68"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3B53CC">
      <w:rPr>
        <w:rStyle w:val="PageNumber"/>
        <w:noProof/>
      </w:rPr>
      <w:t>23</w:t>
    </w:r>
    <w:r>
      <w:rPr>
        <w:rStyle w:val="PageNumber"/>
        <w:rtl/>
      </w:rPr>
      <w:fldChar w:fldCharType="end"/>
    </w:r>
  </w:p>
  <w:p w14:paraId="023FDEDC" w14:textId="77777777" w:rsidR="00BA5B68" w:rsidRDefault="00BA5B6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BA5B68" w:rsidRDefault="00BA5B68" w:rsidP="00C44BCA">
      <w:pPr>
        <w:spacing w:after="0" w:line="240" w:lineRule="auto"/>
      </w:pPr>
      <w:r>
        <w:separator/>
      </w:r>
    </w:p>
  </w:footnote>
  <w:footnote w:type="continuationSeparator" w:id="0">
    <w:p w14:paraId="7CD201D2" w14:textId="77777777" w:rsidR="00BA5B68" w:rsidRDefault="00BA5B68" w:rsidP="00C44BCA">
      <w:pPr>
        <w:spacing w:after="0" w:line="240" w:lineRule="auto"/>
      </w:pPr>
      <w:r>
        <w:continuationSeparator/>
      </w:r>
    </w:p>
  </w:footnote>
  <w:footnote w:type="continuationNotice" w:id="1">
    <w:p w14:paraId="5D5E240A" w14:textId="77777777" w:rsidR="00BA5B68" w:rsidRDefault="00BA5B68">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BA5B68" w:rsidRDefault="00BA5B6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393A"/>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B53CC"/>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3F8B"/>
    <w:rsid w:val="00544128"/>
    <w:rsid w:val="005472B6"/>
    <w:rsid w:val="005501DB"/>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5C81"/>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1D0F"/>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3F09"/>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B68"/>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37BA"/>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181E"/>
    <w:rsid w:val="00E8356C"/>
    <w:rsid w:val="00E86A02"/>
    <w:rsid w:val="00E9078B"/>
    <w:rsid w:val="00E91121"/>
    <w:rsid w:val="00E947A2"/>
    <w:rsid w:val="00E97319"/>
    <w:rsid w:val="00E97425"/>
    <w:rsid w:val="00EA6587"/>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header" Target="header1.xml"/><Relationship Id="rId91" Type="http://schemas.openxmlformats.org/officeDocument/2006/relationships/footer" Target="footer1.xml"/><Relationship Id="rId92" Type="http://schemas.openxmlformats.org/officeDocument/2006/relationships/footer" Target="footer2.xml"/><Relationship Id="rId93" Type="http://schemas.openxmlformats.org/officeDocument/2006/relationships/fontTable" Target="fontTable.xml"/><Relationship Id="rId94"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099126-C5D3-754C-BD29-39C0514606D6}">
  <ds:schemaRefs>
    <ds:schemaRef ds:uri="http://schemas.openxmlformats.org/officeDocument/2006/bibliography"/>
  </ds:schemaRefs>
</ds:datastoreItem>
</file>

<file path=customXml/itemProps10.xml><?xml version="1.0" encoding="utf-8"?>
<ds:datastoreItem xmlns:ds="http://schemas.openxmlformats.org/officeDocument/2006/customXml" ds:itemID="{B2619438-D733-7442-BF32-BFAEE387F43A}">
  <ds:schemaRefs>
    <ds:schemaRef ds:uri="http://schemas.openxmlformats.org/officeDocument/2006/bibliography"/>
  </ds:schemaRefs>
</ds:datastoreItem>
</file>

<file path=customXml/itemProps11.xml><?xml version="1.0" encoding="utf-8"?>
<ds:datastoreItem xmlns:ds="http://schemas.openxmlformats.org/officeDocument/2006/customXml" ds:itemID="{2755D49C-2D8D-B849-BA7C-B7E42216B639}">
  <ds:schemaRefs>
    <ds:schemaRef ds:uri="http://schemas.openxmlformats.org/officeDocument/2006/bibliography"/>
  </ds:schemaRefs>
</ds:datastoreItem>
</file>

<file path=customXml/itemProps12.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13.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14.xml><?xml version="1.0" encoding="utf-8"?>
<ds:datastoreItem xmlns:ds="http://schemas.openxmlformats.org/officeDocument/2006/customXml" ds:itemID="{96E6B188-43D1-9F4C-A2A7-E67BC5E5B599}">
  <ds:schemaRefs>
    <ds:schemaRef ds:uri="http://schemas.openxmlformats.org/officeDocument/2006/bibliography"/>
  </ds:schemaRefs>
</ds:datastoreItem>
</file>

<file path=customXml/itemProps15.xml><?xml version="1.0" encoding="utf-8"?>
<ds:datastoreItem xmlns:ds="http://schemas.openxmlformats.org/officeDocument/2006/customXml" ds:itemID="{ABDA467F-DC01-534F-8D5D-EFF0E0644E70}">
  <ds:schemaRefs>
    <ds:schemaRef ds:uri="http://schemas.openxmlformats.org/officeDocument/2006/bibliography"/>
  </ds:schemaRefs>
</ds:datastoreItem>
</file>

<file path=customXml/itemProps16.xml><?xml version="1.0" encoding="utf-8"?>
<ds:datastoreItem xmlns:ds="http://schemas.openxmlformats.org/officeDocument/2006/customXml" ds:itemID="{EAF94C6C-800F-A145-A5F0-2AA6D0409D83}">
  <ds:schemaRefs>
    <ds:schemaRef ds:uri="http://schemas.openxmlformats.org/officeDocument/2006/bibliography"/>
  </ds:schemaRefs>
</ds:datastoreItem>
</file>

<file path=customXml/itemProps17.xml><?xml version="1.0" encoding="utf-8"?>
<ds:datastoreItem xmlns:ds="http://schemas.openxmlformats.org/officeDocument/2006/customXml" ds:itemID="{902F1434-732A-E44F-AFB0-DB811C8ED8B8}">
  <ds:schemaRefs>
    <ds:schemaRef ds:uri="http://schemas.openxmlformats.org/officeDocument/2006/bibliography"/>
  </ds:schemaRefs>
</ds:datastoreItem>
</file>

<file path=customXml/itemProps18.xml><?xml version="1.0" encoding="utf-8"?>
<ds:datastoreItem xmlns:ds="http://schemas.openxmlformats.org/officeDocument/2006/customXml" ds:itemID="{6E5BDEA9-150D-164A-A95A-3B34AEE2915D}">
  <ds:schemaRefs>
    <ds:schemaRef ds:uri="http://schemas.openxmlformats.org/officeDocument/2006/bibliography"/>
  </ds:schemaRefs>
</ds:datastoreItem>
</file>

<file path=customXml/itemProps19.xml><?xml version="1.0" encoding="utf-8"?>
<ds:datastoreItem xmlns:ds="http://schemas.openxmlformats.org/officeDocument/2006/customXml" ds:itemID="{763477BB-3CAB-A24B-8A00-33180D74CCB5}">
  <ds:schemaRefs>
    <ds:schemaRef ds:uri="http://schemas.openxmlformats.org/officeDocument/2006/bibliography"/>
  </ds:schemaRefs>
</ds:datastoreItem>
</file>

<file path=customXml/itemProps2.xml><?xml version="1.0" encoding="utf-8"?>
<ds:datastoreItem xmlns:ds="http://schemas.openxmlformats.org/officeDocument/2006/customXml" ds:itemID="{FD5307FE-0899-A940-8804-0ADBDD60DCC9}">
  <ds:schemaRefs>
    <ds:schemaRef ds:uri="http://schemas.openxmlformats.org/officeDocument/2006/bibliography"/>
  </ds:schemaRefs>
</ds:datastoreItem>
</file>

<file path=customXml/itemProps20.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21.xml><?xml version="1.0" encoding="utf-8"?>
<ds:datastoreItem xmlns:ds="http://schemas.openxmlformats.org/officeDocument/2006/customXml" ds:itemID="{6831BA22-3FB3-6B45-841A-3972795BB84C}">
  <ds:schemaRefs>
    <ds:schemaRef ds:uri="http://schemas.openxmlformats.org/officeDocument/2006/bibliography"/>
  </ds:schemaRefs>
</ds:datastoreItem>
</file>

<file path=customXml/itemProps22.xml><?xml version="1.0" encoding="utf-8"?>
<ds:datastoreItem xmlns:ds="http://schemas.openxmlformats.org/officeDocument/2006/customXml" ds:itemID="{7B24BE02-27DD-3345-93DA-591217912B12}">
  <ds:schemaRefs>
    <ds:schemaRef ds:uri="http://schemas.openxmlformats.org/officeDocument/2006/bibliography"/>
  </ds:schemaRefs>
</ds:datastoreItem>
</file>

<file path=customXml/itemProps23.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24.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25.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26.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27.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28.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29.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3.xml><?xml version="1.0" encoding="utf-8"?>
<ds:datastoreItem xmlns:ds="http://schemas.openxmlformats.org/officeDocument/2006/customXml" ds:itemID="{6B69F8AD-C6BD-0A4F-B103-C78BC97A7C6A}">
  <ds:schemaRefs>
    <ds:schemaRef ds:uri="http://schemas.openxmlformats.org/officeDocument/2006/bibliography"/>
  </ds:schemaRefs>
</ds:datastoreItem>
</file>

<file path=customXml/itemProps30.xml><?xml version="1.0" encoding="utf-8"?>
<ds:datastoreItem xmlns:ds="http://schemas.openxmlformats.org/officeDocument/2006/customXml" ds:itemID="{F52669C8-7712-D24E-9320-67A5DE547C03}">
  <ds:schemaRefs>
    <ds:schemaRef ds:uri="http://schemas.openxmlformats.org/officeDocument/2006/bibliography"/>
  </ds:schemaRefs>
</ds:datastoreItem>
</file>

<file path=customXml/itemProps31.xml><?xml version="1.0" encoding="utf-8"?>
<ds:datastoreItem xmlns:ds="http://schemas.openxmlformats.org/officeDocument/2006/customXml" ds:itemID="{F44C3DEC-0D49-B74F-964C-B8EB040828BD}">
  <ds:schemaRefs>
    <ds:schemaRef ds:uri="http://schemas.openxmlformats.org/officeDocument/2006/bibliography"/>
  </ds:schemaRefs>
</ds:datastoreItem>
</file>

<file path=customXml/itemProps32.xml><?xml version="1.0" encoding="utf-8"?>
<ds:datastoreItem xmlns:ds="http://schemas.openxmlformats.org/officeDocument/2006/customXml" ds:itemID="{C1B91971-4EA3-0B42-AB6D-F3B283E4D7FD}">
  <ds:schemaRefs>
    <ds:schemaRef ds:uri="http://schemas.openxmlformats.org/officeDocument/2006/bibliography"/>
  </ds:schemaRefs>
</ds:datastoreItem>
</file>

<file path=customXml/itemProps33.xml><?xml version="1.0" encoding="utf-8"?>
<ds:datastoreItem xmlns:ds="http://schemas.openxmlformats.org/officeDocument/2006/customXml" ds:itemID="{7490F7A5-9701-6744-B299-1CA544D85F58}">
  <ds:schemaRefs>
    <ds:schemaRef ds:uri="http://schemas.openxmlformats.org/officeDocument/2006/bibliography"/>
  </ds:schemaRefs>
</ds:datastoreItem>
</file>

<file path=customXml/itemProps34.xml><?xml version="1.0" encoding="utf-8"?>
<ds:datastoreItem xmlns:ds="http://schemas.openxmlformats.org/officeDocument/2006/customXml" ds:itemID="{04627B1A-A284-B04F-9BDA-A6903D458FC0}">
  <ds:schemaRefs>
    <ds:schemaRef ds:uri="http://schemas.openxmlformats.org/officeDocument/2006/bibliography"/>
  </ds:schemaRefs>
</ds:datastoreItem>
</file>

<file path=customXml/itemProps35.xml><?xml version="1.0" encoding="utf-8"?>
<ds:datastoreItem xmlns:ds="http://schemas.openxmlformats.org/officeDocument/2006/customXml" ds:itemID="{E17094E2-D9B2-564E-B953-4DA62EF44976}">
  <ds:schemaRefs>
    <ds:schemaRef ds:uri="http://schemas.openxmlformats.org/officeDocument/2006/bibliography"/>
  </ds:schemaRefs>
</ds:datastoreItem>
</file>

<file path=customXml/itemProps36.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37.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38.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39.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4.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40.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41.xml><?xml version="1.0" encoding="utf-8"?>
<ds:datastoreItem xmlns:ds="http://schemas.openxmlformats.org/officeDocument/2006/customXml" ds:itemID="{1C8432F3-B0B6-2543-8448-0DA213881513}">
  <ds:schemaRefs>
    <ds:schemaRef ds:uri="http://schemas.openxmlformats.org/officeDocument/2006/bibliography"/>
  </ds:schemaRefs>
</ds:datastoreItem>
</file>

<file path=customXml/itemProps42.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43.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44.xml><?xml version="1.0" encoding="utf-8"?>
<ds:datastoreItem xmlns:ds="http://schemas.openxmlformats.org/officeDocument/2006/customXml" ds:itemID="{29C6466E-0BFA-7744-A6F2-CF2FC9EC51FF}">
  <ds:schemaRefs>
    <ds:schemaRef ds:uri="http://schemas.openxmlformats.org/officeDocument/2006/bibliography"/>
  </ds:schemaRefs>
</ds:datastoreItem>
</file>

<file path=customXml/itemProps45.xml><?xml version="1.0" encoding="utf-8"?>
<ds:datastoreItem xmlns:ds="http://schemas.openxmlformats.org/officeDocument/2006/customXml" ds:itemID="{68747F5A-577B-F944-B22F-544DEFC3EC7D}">
  <ds:schemaRefs>
    <ds:schemaRef ds:uri="http://schemas.openxmlformats.org/officeDocument/2006/bibliography"/>
  </ds:schemaRefs>
</ds:datastoreItem>
</file>

<file path=customXml/itemProps46.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47.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48.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49.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5.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50.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51.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52.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53.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54.xml><?xml version="1.0" encoding="utf-8"?>
<ds:datastoreItem xmlns:ds="http://schemas.openxmlformats.org/officeDocument/2006/customXml" ds:itemID="{0CA2FA6E-FB56-3045-BC1D-7B57E2DB2707}">
  <ds:schemaRefs>
    <ds:schemaRef ds:uri="http://schemas.openxmlformats.org/officeDocument/2006/bibliography"/>
  </ds:schemaRefs>
</ds:datastoreItem>
</file>

<file path=customXml/itemProps55.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56.xml><?xml version="1.0" encoding="utf-8"?>
<ds:datastoreItem xmlns:ds="http://schemas.openxmlformats.org/officeDocument/2006/customXml" ds:itemID="{24A772E2-7574-F24F-ADD4-6B4EA76119EB}">
  <ds:schemaRefs>
    <ds:schemaRef ds:uri="http://schemas.openxmlformats.org/officeDocument/2006/bibliography"/>
  </ds:schemaRefs>
</ds:datastoreItem>
</file>

<file path=customXml/itemProps57.xml><?xml version="1.0" encoding="utf-8"?>
<ds:datastoreItem xmlns:ds="http://schemas.openxmlformats.org/officeDocument/2006/customXml" ds:itemID="{A202ECA0-6A97-C24C-BAC7-70D3DECD7FA0}">
  <ds:schemaRefs>
    <ds:schemaRef ds:uri="http://schemas.openxmlformats.org/officeDocument/2006/bibliography"/>
  </ds:schemaRefs>
</ds:datastoreItem>
</file>

<file path=customXml/itemProps58.xml><?xml version="1.0" encoding="utf-8"?>
<ds:datastoreItem xmlns:ds="http://schemas.openxmlformats.org/officeDocument/2006/customXml" ds:itemID="{CD5B004E-7386-044A-B536-F45C2F0B51FA}">
  <ds:schemaRefs>
    <ds:schemaRef ds:uri="http://schemas.openxmlformats.org/officeDocument/2006/bibliography"/>
  </ds:schemaRefs>
</ds:datastoreItem>
</file>

<file path=customXml/itemProps59.xml><?xml version="1.0" encoding="utf-8"?>
<ds:datastoreItem xmlns:ds="http://schemas.openxmlformats.org/officeDocument/2006/customXml" ds:itemID="{6BDA0116-0E0A-E948-9AAF-C1B546ABC435}">
  <ds:schemaRefs>
    <ds:schemaRef ds:uri="http://schemas.openxmlformats.org/officeDocument/2006/bibliography"/>
  </ds:schemaRefs>
</ds:datastoreItem>
</file>

<file path=customXml/itemProps6.xml><?xml version="1.0" encoding="utf-8"?>
<ds:datastoreItem xmlns:ds="http://schemas.openxmlformats.org/officeDocument/2006/customXml" ds:itemID="{F87C5980-E96F-8F4C-8B66-A03EBD6DD889}">
  <ds:schemaRefs>
    <ds:schemaRef ds:uri="http://schemas.openxmlformats.org/officeDocument/2006/bibliography"/>
  </ds:schemaRefs>
</ds:datastoreItem>
</file>

<file path=customXml/itemProps60.xml><?xml version="1.0" encoding="utf-8"?>
<ds:datastoreItem xmlns:ds="http://schemas.openxmlformats.org/officeDocument/2006/customXml" ds:itemID="{4C48EAAD-246A-3440-B74D-4A6709B8B427}">
  <ds:schemaRefs>
    <ds:schemaRef ds:uri="http://schemas.openxmlformats.org/officeDocument/2006/bibliography"/>
  </ds:schemaRefs>
</ds:datastoreItem>
</file>

<file path=customXml/itemProps61.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62.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63.xml><?xml version="1.0" encoding="utf-8"?>
<ds:datastoreItem xmlns:ds="http://schemas.openxmlformats.org/officeDocument/2006/customXml" ds:itemID="{9499A0EA-5B32-C34B-9F99-CD635AFE19EB}">
  <ds:schemaRefs>
    <ds:schemaRef ds:uri="http://schemas.openxmlformats.org/officeDocument/2006/bibliography"/>
  </ds:schemaRefs>
</ds:datastoreItem>
</file>

<file path=customXml/itemProps64.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65.xml><?xml version="1.0" encoding="utf-8"?>
<ds:datastoreItem xmlns:ds="http://schemas.openxmlformats.org/officeDocument/2006/customXml" ds:itemID="{5B713A31-CD76-BB48-B62E-C9DCF17E3FE0}">
  <ds:schemaRefs>
    <ds:schemaRef ds:uri="http://schemas.openxmlformats.org/officeDocument/2006/bibliography"/>
  </ds:schemaRefs>
</ds:datastoreItem>
</file>

<file path=customXml/itemProps66.xml><?xml version="1.0" encoding="utf-8"?>
<ds:datastoreItem xmlns:ds="http://schemas.openxmlformats.org/officeDocument/2006/customXml" ds:itemID="{D7CB51A2-1856-7342-A48F-83CDE5E36FF4}">
  <ds:schemaRefs>
    <ds:schemaRef ds:uri="http://schemas.openxmlformats.org/officeDocument/2006/bibliography"/>
  </ds:schemaRefs>
</ds:datastoreItem>
</file>

<file path=customXml/itemProps67.xml><?xml version="1.0" encoding="utf-8"?>
<ds:datastoreItem xmlns:ds="http://schemas.openxmlformats.org/officeDocument/2006/customXml" ds:itemID="{E2718501-8AA0-FD4F-AB0F-F908016FDF7A}">
  <ds:schemaRefs>
    <ds:schemaRef ds:uri="http://schemas.openxmlformats.org/officeDocument/2006/bibliography"/>
  </ds:schemaRefs>
</ds:datastoreItem>
</file>

<file path=customXml/itemProps68.xml><?xml version="1.0" encoding="utf-8"?>
<ds:datastoreItem xmlns:ds="http://schemas.openxmlformats.org/officeDocument/2006/customXml" ds:itemID="{44EB7CC3-AFFB-9B42-8C26-93C15E5810B7}">
  <ds:schemaRefs>
    <ds:schemaRef ds:uri="http://schemas.openxmlformats.org/officeDocument/2006/bibliography"/>
  </ds:schemaRefs>
</ds:datastoreItem>
</file>

<file path=customXml/itemProps69.xml><?xml version="1.0" encoding="utf-8"?>
<ds:datastoreItem xmlns:ds="http://schemas.openxmlformats.org/officeDocument/2006/customXml" ds:itemID="{43981F16-7321-A34F-ABA1-449F00D2ECC7}">
  <ds:schemaRefs>
    <ds:schemaRef ds:uri="http://schemas.openxmlformats.org/officeDocument/2006/bibliography"/>
  </ds:schemaRefs>
</ds:datastoreItem>
</file>

<file path=customXml/itemProps7.xml><?xml version="1.0" encoding="utf-8"?>
<ds:datastoreItem xmlns:ds="http://schemas.openxmlformats.org/officeDocument/2006/customXml" ds:itemID="{CC7FC2BE-6253-024F-8FA1-BED3146916D8}">
  <ds:schemaRefs>
    <ds:schemaRef ds:uri="http://schemas.openxmlformats.org/officeDocument/2006/bibliography"/>
  </ds:schemaRefs>
</ds:datastoreItem>
</file>

<file path=customXml/itemProps70.xml><?xml version="1.0" encoding="utf-8"?>
<ds:datastoreItem xmlns:ds="http://schemas.openxmlformats.org/officeDocument/2006/customXml" ds:itemID="{5A23980F-7ED1-D746-B526-20323E267F1E}">
  <ds:schemaRefs>
    <ds:schemaRef ds:uri="http://schemas.openxmlformats.org/officeDocument/2006/bibliography"/>
  </ds:schemaRefs>
</ds:datastoreItem>
</file>

<file path=customXml/itemProps71.xml><?xml version="1.0" encoding="utf-8"?>
<ds:datastoreItem xmlns:ds="http://schemas.openxmlformats.org/officeDocument/2006/customXml" ds:itemID="{A32CC8E9-858C-1F4B-B0F9-4BB51F37C0E7}">
  <ds:schemaRefs>
    <ds:schemaRef ds:uri="http://schemas.openxmlformats.org/officeDocument/2006/bibliography"/>
  </ds:schemaRefs>
</ds:datastoreItem>
</file>

<file path=customXml/itemProps72.xml><?xml version="1.0" encoding="utf-8"?>
<ds:datastoreItem xmlns:ds="http://schemas.openxmlformats.org/officeDocument/2006/customXml" ds:itemID="{D1B915C2-E86B-934D-AEF2-67CF502E973A}">
  <ds:schemaRefs>
    <ds:schemaRef ds:uri="http://schemas.openxmlformats.org/officeDocument/2006/bibliography"/>
  </ds:schemaRefs>
</ds:datastoreItem>
</file>

<file path=customXml/itemProps73.xml><?xml version="1.0" encoding="utf-8"?>
<ds:datastoreItem xmlns:ds="http://schemas.openxmlformats.org/officeDocument/2006/customXml" ds:itemID="{3390A955-6B2E-4F4A-9EA8-7FFA313262F2}">
  <ds:schemaRefs>
    <ds:schemaRef ds:uri="http://schemas.openxmlformats.org/officeDocument/2006/bibliography"/>
  </ds:schemaRefs>
</ds:datastoreItem>
</file>

<file path=customXml/itemProps74.xml><?xml version="1.0" encoding="utf-8"?>
<ds:datastoreItem xmlns:ds="http://schemas.openxmlformats.org/officeDocument/2006/customXml" ds:itemID="{A3B426CB-6A18-6B4A-AD58-3B24508F1429}">
  <ds:schemaRefs>
    <ds:schemaRef ds:uri="http://schemas.openxmlformats.org/officeDocument/2006/bibliography"/>
  </ds:schemaRefs>
</ds:datastoreItem>
</file>

<file path=customXml/itemProps75.xml><?xml version="1.0" encoding="utf-8"?>
<ds:datastoreItem xmlns:ds="http://schemas.openxmlformats.org/officeDocument/2006/customXml" ds:itemID="{A3954437-BFB7-4442-A325-32936B27F2F3}">
  <ds:schemaRefs>
    <ds:schemaRef ds:uri="http://schemas.openxmlformats.org/officeDocument/2006/bibliography"/>
  </ds:schemaRefs>
</ds:datastoreItem>
</file>

<file path=customXml/itemProps76.xml><?xml version="1.0" encoding="utf-8"?>
<ds:datastoreItem xmlns:ds="http://schemas.openxmlformats.org/officeDocument/2006/customXml" ds:itemID="{D110B385-27A7-2248-B74F-F03A5C6FCEC5}">
  <ds:schemaRefs>
    <ds:schemaRef ds:uri="http://schemas.openxmlformats.org/officeDocument/2006/bibliography"/>
  </ds:schemaRefs>
</ds:datastoreItem>
</file>

<file path=customXml/itemProps77.xml><?xml version="1.0" encoding="utf-8"?>
<ds:datastoreItem xmlns:ds="http://schemas.openxmlformats.org/officeDocument/2006/customXml" ds:itemID="{1434F25F-A70B-8F4A-B8CF-15DCFE93A53D}">
  <ds:schemaRefs>
    <ds:schemaRef ds:uri="http://schemas.openxmlformats.org/officeDocument/2006/bibliography"/>
  </ds:schemaRefs>
</ds:datastoreItem>
</file>

<file path=customXml/itemProps78.xml><?xml version="1.0" encoding="utf-8"?>
<ds:datastoreItem xmlns:ds="http://schemas.openxmlformats.org/officeDocument/2006/customXml" ds:itemID="{4F1E3FE0-81CA-2B4D-9B90-E23BB26773A2}">
  <ds:schemaRefs>
    <ds:schemaRef ds:uri="http://schemas.openxmlformats.org/officeDocument/2006/bibliography"/>
  </ds:schemaRefs>
</ds:datastoreItem>
</file>

<file path=customXml/itemProps79.xml><?xml version="1.0" encoding="utf-8"?>
<ds:datastoreItem xmlns:ds="http://schemas.openxmlformats.org/officeDocument/2006/customXml" ds:itemID="{8641F1FB-61ED-9D4A-B6C7-18AD86CC1503}">
  <ds:schemaRefs>
    <ds:schemaRef ds:uri="http://schemas.openxmlformats.org/officeDocument/2006/bibliography"/>
  </ds:schemaRefs>
</ds:datastoreItem>
</file>

<file path=customXml/itemProps8.xml><?xml version="1.0" encoding="utf-8"?>
<ds:datastoreItem xmlns:ds="http://schemas.openxmlformats.org/officeDocument/2006/customXml" ds:itemID="{BE09DCEA-0B1C-3943-81B6-FD915C8ECEB8}">
  <ds:schemaRefs>
    <ds:schemaRef ds:uri="http://schemas.openxmlformats.org/officeDocument/2006/bibliography"/>
  </ds:schemaRefs>
</ds:datastoreItem>
</file>

<file path=customXml/itemProps80.xml><?xml version="1.0" encoding="utf-8"?>
<ds:datastoreItem xmlns:ds="http://schemas.openxmlformats.org/officeDocument/2006/customXml" ds:itemID="{CE772B40-1B4C-204C-9BAB-02E005861C29}">
  <ds:schemaRefs>
    <ds:schemaRef ds:uri="http://schemas.openxmlformats.org/officeDocument/2006/bibliography"/>
  </ds:schemaRefs>
</ds:datastoreItem>
</file>

<file path=customXml/itemProps81.xml><?xml version="1.0" encoding="utf-8"?>
<ds:datastoreItem xmlns:ds="http://schemas.openxmlformats.org/officeDocument/2006/customXml" ds:itemID="{8ECECDCE-1D1E-4346-851D-6EBBB7D44C31}">
  <ds:schemaRefs>
    <ds:schemaRef ds:uri="http://schemas.openxmlformats.org/officeDocument/2006/bibliography"/>
  </ds:schemaRefs>
</ds:datastoreItem>
</file>

<file path=customXml/itemProps82.xml><?xml version="1.0" encoding="utf-8"?>
<ds:datastoreItem xmlns:ds="http://schemas.openxmlformats.org/officeDocument/2006/customXml" ds:itemID="{4B04CCEE-ABBE-7C4B-B2F7-798FAF18A368}">
  <ds:schemaRefs>
    <ds:schemaRef ds:uri="http://schemas.openxmlformats.org/officeDocument/2006/bibliography"/>
  </ds:schemaRefs>
</ds:datastoreItem>
</file>

<file path=customXml/itemProps9.xml><?xml version="1.0" encoding="utf-8"?>
<ds:datastoreItem xmlns:ds="http://schemas.openxmlformats.org/officeDocument/2006/customXml" ds:itemID="{664162E8-A159-9A48-9D11-1483E2D96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26</Pages>
  <Words>38160</Words>
  <Characters>217514</Characters>
  <Application>Microsoft Macintosh Word</Application>
  <DocSecurity>0</DocSecurity>
  <Lines>1812</Lines>
  <Paragraphs>510</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5164</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31</cp:revision>
  <cp:lastPrinted>2014-05-14T14:48:00Z</cp:lastPrinted>
  <dcterms:created xsi:type="dcterms:W3CDTF">2014-05-26T17:47:00Z</dcterms:created>
  <dcterms:modified xsi:type="dcterms:W3CDTF">2014-10-19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